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A8D602" w14:textId="4FA951CE" w:rsidR="00E83565" w:rsidRPr="00DC7269" w:rsidRDefault="00E83565" w:rsidP="00DC7269">
      <w:pPr>
        <w:pStyle w:val="Title"/>
        <w:spacing w:before="360" w:after="360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DC7269">
        <w:rPr>
          <w:rFonts w:ascii="Times New Roman" w:hAnsi="Times New Roman" w:cs="Times New Roman"/>
          <w:b/>
          <w:bCs/>
          <w:sz w:val="32"/>
          <w:szCs w:val="32"/>
        </w:rPr>
        <w:t xml:space="preserve">Structural Equation Modeling of </w:t>
      </w:r>
      <w:proofErr w:type="gramStart"/>
      <w:r w:rsidRPr="00DC7269">
        <w:rPr>
          <w:rFonts w:ascii="Times New Roman" w:hAnsi="Times New Roman" w:cs="Times New Roman"/>
          <w:b/>
          <w:bCs/>
          <w:sz w:val="32"/>
          <w:szCs w:val="32"/>
        </w:rPr>
        <w:t>In</w:t>
      </w:r>
      <w:proofErr w:type="gramEnd"/>
      <w:r w:rsidRPr="00DC7269">
        <w:rPr>
          <w:rFonts w:ascii="Times New Roman" w:hAnsi="Times New Roman" w:cs="Times New Roman"/>
          <w:b/>
          <w:bCs/>
          <w:sz w:val="32"/>
          <w:szCs w:val="32"/>
        </w:rPr>
        <w:t xml:space="preserve"> silico Perturbations</w:t>
      </w:r>
    </w:p>
    <w:p w14:paraId="03DA985C" w14:textId="77777777" w:rsidR="002D79A1" w:rsidRPr="002D79A1" w:rsidRDefault="002D79A1" w:rsidP="002D79A1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</w:pPr>
      <w:proofErr w:type="spellStart"/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Jianying</w:t>
      </w:r>
      <w:proofErr w:type="spellEnd"/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 xml:space="preserve"> Li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1,2,3</w:t>
      </w:r>
      <w:r w:rsidRPr="002D79A1">
        <w:rPr>
          <w:rFonts w:ascii="MuseoSlab" w:eastAsia="Times New Roman" w:hAnsi="MuseoSlab" w:cs="Times New Roman"/>
          <w:color w:val="020202"/>
          <w:sz w:val="20"/>
          <w:szCs w:val="20"/>
          <w:shd w:val="clear" w:color="auto" w:fill="F9F9F9"/>
          <w:lang w:eastAsia="zh-CN"/>
        </w:rPr>
        <w:t xml:space="preserve"> </w:t>
      </w:r>
      <w:r w:rsidRPr="002D79A1">
        <w:rPr>
          <w:rFonts w:ascii="MuseoSlab" w:eastAsia="Times New Roman" w:hAnsi="MuseoSlab" w:cs="Times New Roman"/>
          <w:color w:val="020202"/>
          <w:sz w:val="20"/>
          <w:szCs w:val="20"/>
          <w:shd w:val="clear" w:color="auto" w:fill="F9F9F9"/>
          <w:vertAlign w:val="superscript"/>
          <w:lang w:eastAsia="zh-CN"/>
        </w:rPr>
        <w:t>†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, Pierre R. Bushel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3,4</w:t>
      </w:r>
      <w:r w:rsidRPr="002D79A1">
        <w:rPr>
          <w:rFonts w:ascii="MuseoSlab" w:eastAsia="Times New Roman" w:hAnsi="MuseoSlab" w:cs="Times New Roman"/>
          <w:color w:val="020202"/>
          <w:sz w:val="20"/>
          <w:szCs w:val="20"/>
          <w:shd w:val="clear" w:color="auto" w:fill="F9F9F9"/>
          <w:vertAlign w:val="superscript"/>
          <w:lang w:eastAsia="zh-CN"/>
        </w:rPr>
        <w:t xml:space="preserve"> †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, Lin Lin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5,6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, Kevin Day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7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 xml:space="preserve">, </w:t>
      </w:r>
      <w:proofErr w:type="spellStart"/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Tianyuan</w:t>
      </w:r>
      <w:proofErr w:type="spellEnd"/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 xml:space="preserve"> Wang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1,2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, Francesco J. DeMayo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6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, San-Pin Wu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6 *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lang w:eastAsia="zh-CN"/>
        </w:rPr>
        <w:t>, and Jian-Liang Li</w:t>
      </w:r>
      <w:r w:rsidRPr="002D79A1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eastAsia="zh-CN"/>
        </w:rPr>
        <w:t>1 *</w:t>
      </w:r>
    </w:p>
    <w:p w14:paraId="7413A59C" w14:textId="77777777" w:rsidR="002D79A1" w:rsidRPr="002D79A1" w:rsidRDefault="002D79A1" w:rsidP="002D79A1">
      <w:pPr>
        <w:spacing w:before="240"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1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Integrative Bioinformatics, Epigenetics and Stem Cell Biology Laboratory, Division of Intramural Research, National Institute of Environmental Health Sciences, Research Triangle Park, NC 27709, USA</w:t>
      </w:r>
    </w:p>
    <w:p w14:paraId="30C5479C" w14:textId="77777777" w:rsidR="002D79A1" w:rsidRPr="002D79A1" w:rsidRDefault="002D79A1" w:rsidP="002D79A1">
      <w:pPr>
        <w:spacing w:before="240"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2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Kelly Government Solutions, Research Triangle Park, NC 27709, USA</w:t>
      </w:r>
    </w:p>
    <w:p w14:paraId="1B5901EB" w14:textId="77777777" w:rsidR="002D79A1" w:rsidRPr="002D79A1" w:rsidRDefault="002D79A1" w:rsidP="002D79A1">
      <w:pPr>
        <w:spacing w:before="240"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3 </w:t>
      </w:r>
      <w:r w:rsidRPr="002D79A1">
        <w:rPr>
          <w:rFonts w:ascii="Times New Roman" w:eastAsia="Times New Roman" w:hAnsi="Times New Roman" w:cs="Times New Roman"/>
          <w:bCs/>
          <w:iCs/>
          <w:sz w:val="24"/>
          <w:szCs w:val="24"/>
          <w:lang w:eastAsia="zh-CN"/>
        </w:rPr>
        <w:t xml:space="preserve">Massive Genome Informatics Group,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National Institute of Environmental Health Sciences, Research Triangle Park, NC 27709, USA</w:t>
      </w:r>
    </w:p>
    <w:p w14:paraId="40AB4A78" w14:textId="77777777" w:rsidR="002D79A1" w:rsidRPr="002D79A1" w:rsidRDefault="002D79A1" w:rsidP="002D79A1">
      <w:pPr>
        <w:spacing w:before="240"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4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Biostatistics and Computational Biology Branch, Division of Intramural Research, National Institute of Environmental Health Sciences, Research Triangle Park, NC 27709, USA</w:t>
      </w:r>
    </w:p>
    <w:p w14:paraId="0654BCFB" w14:textId="77777777" w:rsidR="002D79A1" w:rsidRPr="002D79A1" w:rsidRDefault="002D79A1" w:rsidP="002D79A1">
      <w:pPr>
        <w:spacing w:before="240"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5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Department of Family Health Care Nursing, University of California at San Francisco, San Francisco, CA 94143, USA</w:t>
      </w:r>
    </w:p>
    <w:p w14:paraId="7BE2A56C" w14:textId="77777777" w:rsidR="002D79A1" w:rsidRPr="002D79A1" w:rsidRDefault="002D79A1" w:rsidP="002D79A1">
      <w:pPr>
        <w:spacing w:before="240"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6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Reproductive and Developmental Biology Laboratory, National Institute of Environmental Health Sciences, Research Triangle Park, NC 27709, USA</w:t>
      </w:r>
    </w:p>
    <w:p w14:paraId="3A240C2A" w14:textId="2E990B90" w:rsidR="00E83565" w:rsidRPr="00DC7269" w:rsidRDefault="002D79A1" w:rsidP="00E83565">
      <w:pPr>
        <w:spacing w:before="240"/>
        <w:rPr>
          <w:rFonts w:ascii="Times New Roman" w:hAnsi="Times New Roman" w:cs="Times New Roman"/>
          <w:b/>
        </w:rPr>
      </w:pPr>
      <w:r w:rsidRPr="002D79A1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eastAsia="zh-CN"/>
        </w:rPr>
        <w:t xml:space="preserve">7 </w:t>
      </w:r>
      <w:r w:rsidRPr="002D79A1">
        <w:rPr>
          <w:rFonts w:ascii="Times New Roman" w:eastAsia="Times New Roman" w:hAnsi="Times New Roman" w:cs="Times New Roman"/>
          <w:bCs/>
          <w:sz w:val="24"/>
          <w:szCs w:val="24"/>
          <w:lang w:eastAsia="zh-CN"/>
        </w:rPr>
        <w:t>Duke University, Durham NC 27708</w:t>
      </w:r>
    </w:p>
    <w:p w14:paraId="13F3764F" w14:textId="77777777" w:rsidR="00E83565" w:rsidRPr="00DC7269" w:rsidRDefault="00E83565" w:rsidP="00E83565">
      <w:pPr>
        <w:shd w:val="clear" w:color="auto" w:fill="F9F9F9"/>
        <w:spacing w:after="150" w:line="360" w:lineRule="atLeast"/>
        <w:rPr>
          <w:rFonts w:ascii="Times New Roman" w:hAnsi="Times New Roman" w:cs="Times New Roman"/>
          <w:color w:val="020202"/>
          <w:sz w:val="24"/>
          <w:szCs w:val="24"/>
        </w:rPr>
      </w:pPr>
      <w:r w:rsidRPr="00DC7269">
        <w:rPr>
          <w:rFonts w:ascii="Times New Roman" w:hAnsi="Times New Roman" w:cs="Times New Roman"/>
          <w:color w:val="020202"/>
          <w:sz w:val="24"/>
          <w:szCs w:val="24"/>
          <w:vertAlign w:val="superscript"/>
        </w:rPr>
        <w:t>†</w:t>
      </w:r>
      <w:r w:rsidRPr="00DC7269">
        <w:rPr>
          <w:rFonts w:ascii="Times New Roman" w:hAnsi="Times New Roman" w:cs="Times New Roman"/>
          <w:color w:val="020202"/>
          <w:sz w:val="24"/>
          <w:szCs w:val="24"/>
        </w:rPr>
        <w:t>These authors have contributed equally to this work and share first authorship</w:t>
      </w:r>
    </w:p>
    <w:p w14:paraId="7E0E8060" w14:textId="77777777" w:rsidR="00E83565" w:rsidRPr="00DC7269" w:rsidRDefault="00E83565" w:rsidP="00E83565">
      <w:pPr>
        <w:rPr>
          <w:rFonts w:ascii="Times New Roman" w:hAnsi="Times New Roman" w:cs="Times New Roman"/>
        </w:rPr>
      </w:pPr>
    </w:p>
    <w:p w14:paraId="2F782BF7" w14:textId="79C73C22" w:rsidR="00E83565" w:rsidRPr="00DC7269" w:rsidRDefault="00E83565" w:rsidP="00E83565">
      <w:pPr>
        <w:spacing w:before="240"/>
        <w:rPr>
          <w:rFonts w:ascii="Times New Roman" w:hAnsi="Times New Roman" w:cs="Times New Roman"/>
          <w:b/>
          <w:sz w:val="24"/>
          <w:szCs w:val="24"/>
        </w:rPr>
      </w:pPr>
      <w:r w:rsidRPr="00DC7269">
        <w:rPr>
          <w:rFonts w:ascii="Times New Roman" w:hAnsi="Times New Roman" w:cs="Times New Roman"/>
          <w:b/>
          <w:sz w:val="24"/>
          <w:szCs w:val="24"/>
        </w:rPr>
        <w:t xml:space="preserve">* Correspondence: </w:t>
      </w:r>
      <w:r w:rsidRPr="00DC7269">
        <w:rPr>
          <w:rFonts w:ascii="Times New Roman" w:hAnsi="Times New Roman" w:cs="Times New Roman"/>
          <w:b/>
          <w:sz w:val="24"/>
          <w:szCs w:val="24"/>
        </w:rPr>
        <w:br/>
      </w:r>
      <w:r w:rsidRPr="00DC7269">
        <w:rPr>
          <w:rFonts w:ascii="Times New Roman" w:hAnsi="Times New Roman" w:cs="Times New Roman"/>
          <w:sz w:val="24"/>
          <w:szCs w:val="24"/>
        </w:rPr>
        <w:t>Jian-Liang Li (</w:t>
      </w:r>
      <w:hyperlink r:id="rId5" w:history="1">
        <w:r w:rsidRPr="00DC7269">
          <w:rPr>
            <w:rStyle w:val="Hyperlink"/>
            <w:rFonts w:ascii="Times New Roman" w:hAnsi="Times New Roman" w:cs="Times New Roman"/>
            <w:sz w:val="24"/>
            <w:szCs w:val="24"/>
          </w:rPr>
          <w:t>jianliang.li@nih.gov</w:t>
        </w:r>
      </w:hyperlink>
      <w:r w:rsidRPr="00DC7269">
        <w:rPr>
          <w:rFonts w:ascii="Times New Roman" w:hAnsi="Times New Roman" w:cs="Times New Roman"/>
          <w:sz w:val="24"/>
          <w:szCs w:val="24"/>
        </w:rPr>
        <w:t>)</w:t>
      </w:r>
      <w:r w:rsidR="00C316B5" w:rsidRPr="00DC7269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C316B5" w:rsidRPr="00DC7269">
        <w:rPr>
          <w:rFonts w:ascii="Times New Roman" w:hAnsi="Times New Roman" w:cs="Times New Roman"/>
          <w:bCs/>
          <w:sz w:val="24"/>
          <w:szCs w:val="24"/>
        </w:rPr>
        <w:t>and</w:t>
      </w:r>
      <w:r w:rsidR="00C316B5" w:rsidRPr="00DC726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C7269">
        <w:rPr>
          <w:rFonts w:ascii="Times New Roman" w:hAnsi="Times New Roman" w:cs="Times New Roman"/>
          <w:sz w:val="24"/>
          <w:szCs w:val="24"/>
        </w:rPr>
        <w:t>San-Pin Wu (</w:t>
      </w:r>
      <w:hyperlink r:id="rId6" w:history="1">
        <w:r w:rsidRPr="00DC7269">
          <w:rPr>
            <w:rStyle w:val="Hyperlink"/>
            <w:rFonts w:ascii="Times New Roman" w:hAnsi="Times New Roman" w:cs="Times New Roman"/>
            <w:sz w:val="24"/>
            <w:szCs w:val="24"/>
          </w:rPr>
          <w:t>steve.wu@nih.gov</w:t>
        </w:r>
      </w:hyperlink>
      <w:r w:rsidRPr="00DC7269">
        <w:rPr>
          <w:rFonts w:ascii="Times New Roman" w:hAnsi="Times New Roman" w:cs="Times New Roman"/>
          <w:sz w:val="24"/>
          <w:szCs w:val="24"/>
        </w:rPr>
        <w:t xml:space="preserve">) </w:t>
      </w:r>
    </w:p>
    <w:p w14:paraId="303B7DD8" w14:textId="13D8438A" w:rsidR="00E83565" w:rsidRPr="00DC7269" w:rsidRDefault="00B2359A" w:rsidP="00E83565">
      <w:pPr>
        <w:spacing w:before="240"/>
        <w:rPr>
          <w:rFonts w:ascii="Times New Roman" w:hAnsi="Times New Roman" w:cs="Times New Roman"/>
          <w:bCs/>
          <w:sz w:val="24"/>
          <w:szCs w:val="24"/>
        </w:rPr>
      </w:pPr>
      <w:r w:rsidRPr="00DC7269">
        <w:rPr>
          <w:rFonts w:ascii="Times New Roman" w:hAnsi="Times New Roman" w:cs="Times New Roman"/>
          <w:bCs/>
          <w:sz w:val="24"/>
          <w:szCs w:val="24"/>
        </w:rPr>
        <w:t>Running Title: Structural Equation Modeling In silico</w:t>
      </w:r>
    </w:p>
    <w:p w14:paraId="75579C82" w14:textId="77777777" w:rsidR="00E83565" w:rsidRPr="00DC7269" w:rsidRDefault="00E83565" w:rsidP="00E83565">
      <w:pPr>
        <w:pStyle w:val="AuthorList"/>
      </w:pPr>
      <w:r w:rsidRPr="00DC7269">
        <w:t xml:space="preserve">Keywords: Structural Equation Modeling, gene expression, </w:t>
      </w:r>
      <w:r w:rsidRPr="00DC7269">
        <w:rPr>
          <w:i/>
          <w:iCs/>
        </w:rPr>
        <w:t>in silico</w:t>
      </w:r>
      <w:r w:rsidRPr="00DC7269">
        <w:t xml:space="preserve"> perturbation, molecular interaction, R, Shiny</w:t>
      </w:r>
    </w:p>
    <w:p w14:paraId="3D1C2DA6" w14:textId="77777777" w:rsidR="00E83565" w:rsidRDefault="00E83565" w:rsidP="00E83565">
      <w:pPr>
        <w:spacing w:after="200" w:line="276" w:lineRule="auto"/>
        <w:rPr>
          <w:b/>
        </w:rPr>
      </w:pPr>
      <w:r>
        <w:br w:type="page"/>
      </w:r>
    </w:p>
    <w:p w14:paraId="204A1E63" w14:textId="3318EA3B" w:rsidR="00A024EE" w:rsidRPr="00B01F76" w:rsidRDefault="00A36C67" w:rsidP="00B01F76">
      <w:pPr>
        <w:pStyle w:val="Heading1"/>
        <w:rPr>
          <w:rFonts w:cs="Times New Roman"/>
        </w:rPr>
      </w:pPr>
      <w:r w:rsidRPr="00B01F76">
        <w:rPr>
          <w:rFonts w:cs="Times New Roman"/>
        </w:rPr>
        <w:lastRenderedPageBreak/>
        <w:t>Supplemental Methods</w:t>
      </w:r>
    </w:p>
    <w:p w14:paraId="48B09E4A" w14:textId="31838AF3" w:rsidR="009B706E" w:rsidRPr="009B706E" w:rsidRDefault="009B706E" w:rsidP="00B01F76">
      <w:pPr>
        <w:pStyle w:val="Heading2"/>
        <w:rPr>
          <w:rFonts w:cs="Times New Roman"/>
          <w:szCs w:val="24"/>
        </w:rPr>
      </w:pPr>
      <w:r w:rsidRPr="009B706E">
        <w:rPr>
          <w:rFonts w:cs="Times New Roman"/>
          <w:szCs w:val="24"/>
        </w:rPr>
        <w:t xml:space="preserve">Two-class </w:t>
      </w:r>
      <w:r w:rsidR="00190684">
        <w:rPr>
          <w:rFonts w:cs="Times New Roman"/>
          <w:szCs w:val="24"/>
        </w:rPr>
        <w:t xml:space="preserve">bootstrap </w:t>
      </w:r>
      <w:r w:rsidRPr="009B706E">
        <w:rPr>
          <w:rFonts w:cs="Times New Roman"/>
          <w:szCs w:val="24"/>
        </w:rPr>
        <w:t>simulation</w:t>
      </w:r>
      <w:r w:rsidR="00190684">
        <w:rPr>
          <w:rFonts w:cs="Times New Roman"/>
          <w:szCs w:val="24"/>
        </w:rPr>
        <w:t xml:space="preserve"> </w:t>
      </w:r>
    </w:p>
    <w:p w14:paraId="5321846E" w14:textId="2AAE07BF" w:rsidR="009B706E" w:rsidRPr="00E53802" w:rsidRDefault="009B706E" w:rsidP="00E53802">
      <w:pPr>
        <w:spacing w:line="480" w:lineRule="auto"/>
        <w:rPr>
          <w:rFonts w:ascii="Times New Roman" w:hAnsi="Times New Roman" w:cs="Times New Roman"/>
          <w:color w:val="00166C"/>
          <w:sz w:val="24"/>
          <w:szCs w:val="24"/>
        </w:rPr>
      </w:pP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The primary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>objective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of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 xml:space="preserve">selecting 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SEM in our research and fundamental advantage of SEM is to allow researchers to derive the relationship between variables of interest when these variables are not directly measurable. In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>the SEMIPs project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, we tested the relationship via a three-node SEM model among three genomic regulators in a complex genomic system. Each of these factors can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 xml:space="preserve">either 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be a regulator that regulates a group of downstream genes or a readout of impact from some upstream regulator.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>T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he T-scores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>is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calculated based on the direction of these upstream/downstream signatures(genes), then used in the SEM modeling.</w:t>
      </w:r>
    </w:p>
    <w:p w14:paraId="2BD18F7C" w14:textId="645C2D24" w:rsidR="00F61E3C" w:rsidRDefault="009B706E" w:rsidP="009B706E">
      <w:pPr>
        <w:spacing w:line="480" w:lineRule="auto"/>
        <w:rPr>
          <w:rFonts w:ascii="Times New Roman" w:hAnsi="Times New Roman" w:cs="Times New Roman"/>
          <w:color w:val="00166C"/>
          <w:sz w:val="24"/>
          <w:szCs w:val="24"/>
        </w:rPr>
      </w:pPr>
      <w:r w:rsidRPr="00E53802">
        <w:rPr>
          <w:rFonts w:ascii="Times New Roman" w:hAnsi="Times New Roman" w:cs="Times New Roman"/>
          <w:color w:val="00166C"/>
          <w:sz w:val="24"/>
          <w:szCs w:val="24"/>
        </w:rPr>
        <w:t>When we have a group of signatures (genes) obtained from an experiment (</w:t>
      </w:r>
      <w:commentRangeStart w:id="0"/>
      <w:commentRangeStart w:id="1"/>
      <w:proofErr w:type="gramStart"/>
      <w:r w:rsidRPr="00E53802">
        <w:rPr>
          <w:rFonts w:ascii="Times New Roman" w:hAnsi="Times New Roman" w:cs="Times New Roman"/>
          <w:color w:val="00166C"/>
          <w:sz w:val="24"/>
          <w:szCs w:val="24"/>
        </w:rPr>
        <w:t>i.e.</w:t>
      </w:r>
      <w:proofErr w:type="gramEnd"/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a KEGG pathway analysis in our paper</w:t>
      </w:r>
      <w:commentRangeEnd w:id="0"/>
      <w:r w:rsidR="00480B4D">
        <w:rPr>
          <w:rStyle w:val="CommentReference"/>
        </w:rPr>
        <w:commentReference w:id="0"/>
      </w:r>
      <w:commentRangeEnd w:id="1"/>
      <w:r w:rsidR="009A4290">
        <w:rPr>
          <w:rStyle w:val="CommentReference"/>
        </w:rPr>
        <w:commentReference w:id="1"/>
      </w:r>
      <w:r w:rsidR="009A4290">
        <w:rPr>
          <w:rFonts w:ascii="Times New Roman" w:hAnsi="Times New Roman" w:cs="Times New Roman"/>
          <w:color w:val="00166C"/>
          <w:sz w:val="24"/>
          <w:szCs w:val="24"/>
        </w:rPr>
        <w:t>, data comes with the SEMIPs application at “/</w:t>
      </w:r>
      <w:proofErr w:type="spellStart"/>
      <w:r w:rsidR="009A4290" w:rsidRPr="00E077CE">
        <w:t>app_installation_dir</w:t>
      </w:r>
      <w:proofErr w:type="spellEnd"/>
      <w:r w:rsidR="009A4290">
        <w:rPr>
          <w:rFonts w:ascii="Times New Roman" w:hAnsi="Times New Roman" w:cs="Times New Roman"/>
          <w:color w:val="00166C"/>
          <w:sz w:val="24"/>
          <w:szCs w:val="24"/>
        </w:rPr>
        <w:t xml:space="preserve"> /</w:t>
      </w:r>
      <w:proofErr w:type="spellStart"/>
      <w:r w:rsidR="009A4290">
        <w:rPr>
          <w:rFonts w:ascii="Times New Roman" w:hAnsi="Times New Roman" w:cs="Times New Roman"/>
          <w:color w:val="00166C"/>
          <w:sz w:val="24"/>
          <w:szCs w:val="24"/>
        </w:rPr>
        <w:t>testData</w:t>
      </w:r>
      <w:proofErr w:type="spellEnd"/>
      <w:r w:rsidR="009A4290">
        <w:rPr>
          <w:rFonts w:ascii="Times New Roman" w:hAnsi="Times New Roman" w:cs="Times New Roman"/>
          <w:color w:val="00166C"/>
          <w:sz w:val="24"/>
          <w:szCs w:val="24"/>
        </w:rPr>
        <w:t>/bootstrap/”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), we are interested in whether a regulator (upstream/downstream) is associated with a factor (i.e. GATA2 in our example) in our SEM model. We chose to eliminate these group of signatures (genes) from the GATA2-related signatures. To provide an unbiased assessment of such analysis, we implemented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 xml:space="preserve">a two-class bootstrap simulation method </w:t>
      </w:r>
      <w:proofErr w:type="gramStart"/>
      <w:r w:rsidRPr="00E53802">
        <w:rPr>
          <w:rFonts w:ascii="Times New Roman" w:hAnsi="Times New Roman" w:cs="Times New Roman"/>
          <w:color w:val="00166C"/>
          <w:sz w:val="24"/>
          <w:szCs w:val="24"/>
        </w:rPr>
        <w:t>“ elimination</w:t>
      </w:r>
      <w:proofErr w:type="gramEnd"/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 xml:space="preserve">with replacement and elimination 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>without replacement”</w:t>
      </w:r>
      <w:r w:rsidR="00B538C4">
        <w:rPr>
          <w:rFonts w:ascii="Times New Roman" w:hAnsi="Times New Roman" w:cs="Times New Roman"/>
          <w:color w:val="00166C"/>
          <w:sz w:val="24"/>
          <w:szCs w:val="24"/>
        </w:rPr>
        <w:t xml:space="preserve"> (Figure </w:t>
      </w:r>
      <w:r w:rsidR="006D21A2">
        <w:rPr>
          <w:rFonts w:ascii="Times New Roman" w:hAnsi="Times New Roman" w:cs="Times New Roman"/>
          <w:color w:val="00166C"/>
          <w:sz w:val="24"/>
          <w:szCs w:val="24"/>
        </w:rPr>
        <w:t>3)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>.</w:t>
      </w:r>
    </w:p>
    <w:p w14:paraId="515276D5" w14:textId="2F118CCD" w:rsidR="009B706E" w:rsidRPr="00E53802" w:rsidRDefault="00F61E3C" w:rsidP="00E53802">
      <w:pPr>
        <w:spacing w:line="480" w:lineRule="auto"/>
        <w:rPr>
          <w:rFonts w:ascii="Times New Roman" w:hAnsi="Times New Roman" w:cs="Times New Roman"/>
          <w:color w:val="00166C"/>
          <w:sz w:val="24"/>
          <w:szCs w:val="24"/>
        </w:rPr>
      </w:pPr>
      <w:r>
        <w:rPr>
          <w:rFonts w:ascii="Times New Roman" w:hAnsi="Times New Roman" w:cs="Times New Roman"/>
          <w:color w:val="00166C"/>
          <w:sz w:val="24"/>
          <w:szCs w:val="24"/>
        </w:rPr>
        <w:t>In an elimination without replacement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bootstrap analysis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, it 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>randomly eliminated the same number of signatures from this originate GATA2-related signatures, the re-calculate the T-score and re-evaluate the SEM model</w:t>
      </w:r>
      <w:r>
        <w:rPr>
          <w:rFonts w:ascii="Times New Roman" w:hAnsi="Times New Roman" w:cs="Times New Roman"/>
          <w:color w:val="00166C"/>
          <w:sz w:val="24"/>
          <w:szCs w:val="24"/>
        </w:rPr>
        <w:t>. In the paper, w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e </w:t>
      </w:r>
      <w:r>
        <w:rPr>
          <w:rFonts w:ascii="Times New Roman" w:hAnsi="Times New Roman" w:cs="Times New Roman"/>
          <w:color w:val="00166C"/>
          <w:sz w:val="24"/>
          <w:szCs w:val="24"/>
        </w:rPr>
        <w:t>suggest a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1000 round of simulation to provide an empirical distribution 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for any non-parametric 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>statistics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 test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. </w:t>
      </w:r>
    </w:p>
    <w:p w14:paraId="1E829C85" w14:textId="35CEDB49" w:rsidR="00F61E3C" w:rsidRPr="00B41617" w:rsidRDefault="00F61E3C" w:rsidP="00F61E3C">
      <w:pPr>
        <w:spacing w:line="480" w:lineRule="auto"/>
        <w:rPr>
          <w:rFonts w:ascii="Times New Roman" w:hAnsi="Times New Roman" w:cs="Times New Roman"/>
          <w:color w:val="00166C"/>
          <w:sz w:val="24"/>
          <w:szCs w:val="24"/>
        </w:rPr>
      </w:pPr>
      <w:r>
        <w:rPr>
          <w:rFonts w:ascii="Times New Roman" w:hAnsi="Times New Roman" w:cs="Times New Roman"/>
          <w:color w:val="00166C"/>
          <w:sz w:val="24"/>
          <w:szCs w:val="24"/>
        </w:rPr>
        <w:t>On the other hand,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in </w:t>
      </w:r>
      <w:proofErr w:type="gramStart"/>
      <w:r>
        <w:rPr>
          <w:rFonts w:ascii="Times New Roman" w:hAnsi="Times New Roman" w:cs="Times New Roman"/>
          <w:color w:val="00166C"/>
          <w:sz w:val="24"/>
          <w:szCs w:val="24"/>
        </w:rPr>
        <w:t xml:space="preserve">the 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>an</w:t>
      </w:r>
      <w:proofErr w:type="gramEnd"/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elimination with replacement bootstrap analysis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, after </w:t>
      </w:r>
      <w:r w:rsidRPr="00B41617">
        <w:rPr>
          <w:rFonts w:ascii="Times New Roman" w:hAnsi="Times New Roman" w:cs="Times New Roman"/>
          <w:color w:val="00166C"/>
          <w:sz w:val="24"/>
          <w:szCs w:val="24"/>
        </w:rPr>
        <w:t>randomly eliminat</w:t>
      </w:r>
      <w:r>
        <w:rPr>
          <w:rFonts w:ascii="Times New Roman" w:hAnsi="Times New Roman" w:cs="Times New Roman"/>
          <w:color w:val="00166C"/>
          <w:sz w:val="24"/>
          <w:szCs w:val="24"/>
        </w:rPr>
        <w:t>ing</w:t>
      </w:r>
      <w:r w:rsidRPr="00B41617">
        <w:rPr>
          <w:rFonts w:ascii="Times New Roman" w:hAnsi="Times New Roman" w:cs="Times New Roman"/>
          <w:color w:val="00166C"/>
          <w:sz w:val="24"/>
          <w:szCs w:val="24"/>
        </w:rPr>
        <w:t xml:space="preserve"> the same number of signatures from this originate GATA2-related signatures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, 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we will replace the same number of “irrelevant” signatures back to the “shrunken” list. Then, we </w:t>
      </w:r>
      <w:r w:rsidR="009B706E" w:rsidRPr="00E53802">
        <w:rPr>
          <w:rFonts w:ascii="Times New Roman" w:hAnsi="Times New Roman" w:cs="Times New Roman"/>
          <w:color w:val="00166C"/>
          <w:sz w:val="24"/>
          <w:szCs w:val="24"/>
        </w:rPr>
        <w:lastRenderedPageBreak/>
        <w:t xml:space="preserve">will re-calculate the T-score and re-evaluate the SEM model, </w:t>
      </w:r>
      <w:r>
        <w:rPr>
          <w:rFonts w:ascii="Times New Roman" w:hAnsi="Times New Roman" w:cs="Times New Roman"/>
          <w:color w:val="00166C"/>
          <w:sz w:val="24"/>
          <w:szCs w:val="24"/>
        </w:rPr>
        <w:t>w</w:t>
      </w:r>
      <w:r w:rsidRPr="00B41617">
        <w:rPr>
          <w:rFonts w:ascii="Times New Roman" w:hAnsi="Times New Roman" w:cs="Times New Roman"/>
          <w:color w:val="00166C"/>
          <w:sz w:val="24"/>
          <w:szCs w:val="24"/>
        </w:rPr>
        <w:t xml:space="preserve">e </w:t>
      </w:r>
      <w:r>
        <w:rPr>
          <w:rFonts w:ascii="Times New Roman" w:hAnsi="Times New Roman" w:cs="Times New Roman"/>
          <w:color w:val="00166C"/>
          <w:sz w:val="24"/>
          <w:szCs w:val="24"/>
        </w:rPr>
        <w:t>also suggest a</w:t>
      </w:r>
      <w:r w:rsidRPr="00B41617">
        <w:rPr>
          <w:rFonts w:ascii="Times New Roman" w:hAnsi="Times New Roman" w:cs="Times New Roman"/>
          <w:color w:val="00166C"/>
          <w:sz w:val="24"/>
          <w:szCs w:val="24"/>
        </w:rPr>
        <w:t xml:space="preserve"> 1000 round of simulation to provide an empirical distribution 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for any non-parametric </w:t>
      </w:r>
      <w:r w:rsidRPr="00B41617">
        <w:rPr>
          <w:rFonts w:ascii="Times New Roman" w:hAnsi="Times New Roman" w:cs="Times New Roman"/>
          <w:color w:val="00166C"/>
          <w:sz w:val="24"/>
          <w:szCs w:val="24"/>
        </w:rPr>
        <w:t>statistics</w:t>
      </w:r>
      <w:r>
        <w:rPr>
          <w:rFonts w:ascii="Times New Roman" w:hAnsi="Times New Roman" w:cs="Times New Roman"/>
          <w:color w:val="00166C"/>
          <w:sz w:val="24"/>
          <w:szCs w:val="24"/>
        </w:rPr>
        <w:t xml:space="preserve"> test</w:t>
      </w:r>
      <w:r w:rsidRPr="00B41617">
        <w:rPr>
          <w:rFonts w:ascii="Times New Roman" w:hAnsi="Times New Roman" w:cs="Times New Roman"/>
          <w:color w:val="00166C"/>
          <w:sz w:val="24"/>
          <w:szCs w:val="24"/>
        </w:rPr>
        <w:t xml:space="preserve">. </w:t>
      </w:r>
    </w:p>
    <w:p w14:paraId="309F589D" w14:textId="30330694" w:rsidR="009B706E" w:rsidRPr="00E53802" w:rsidRDefault="009B706E" w:rsidP="00E53802">
      <w:pPr>
        <w:spacing w:line="480" w:lineRule="auto"/>
        <w:rPr>
          <w:rFonts w:cs="Times New Roman"/>
          <w:color w:val="00166C"/>
          <w:szCs w:val="24"/>
        </w:rPr>
      </w:pPr>
      <w:r w:rsidRPr="00E53802">
        <w:rPr>
          <w:rFonts w:ascii="Times New Roman" w:hAnsi="Times New Roman" w:cs="Times New Roman"/>
          <w:color w:val="00166C"/>
          <w:sz w:val="24"/>
          <w:szCs w:val="24"/>
        </w:rPr>
        <w:t>The elimination without replacement simulation was used to test whether a regulator has any impact on our factor (</w:t>
      </w:r>
      <w:proofErr w:type="gramStart"/>
      <w:r w:rsidRPr="00E53802">
        <w:rPr>
          <w:rFonts w:ascii="Times New Roman" w:hAnsi="Times New Roman" w:cs="Times New Roman"/>
          <w:color w:val="00166C"/>
          <w:sz w:val="24"/>
          <w:szCs w:val="24"/>
        </w:rPr>
        <w:t>i.e.</w:t>
      </w:r>
      <w:proofErr w:type="gramEnd"/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GATA2) in term of function association; and the elimination with replacement simulation was used to rule out the possibility that the number of downstream signatures of a factor (i.e. GATA2) has any impact on its function. Both empirical distributions serve as the null hypothesis for</w:t>
      </w:r>
      <w:r w:rsidR="00F61E3C">
        <w:rPr>
          <w:rFonts w:ascii="Times New Roman" w:hAnsi="Times New Roman" w:cs="Times New Roman"/>
          <w:color w:val="00166C"/>
          <w:sz w:val="24"/>
          <w:szCs w:val="24"/>
        </w:rPr>
        <w:t xml:space="preserve"> the</w:t>
      </w:r>
      <w:r w:rsidRPr="00E53802">
        <w:rPr>
          <w:rFonts w:ascii="Times New Roman" w:hAnsi="Times New Roman" w:cs="Times New Roman"/>
          <w:color w:val="00166C"/>
          <w:sz w:val="24"/>
          <w:szCs w:val="24"/>
        </w:rPr>
        <w:t xml:space="preserve"> statistical testing.</w:t>
      </w:r>
    </w:p>
    <w:p w14:paraId="2DEC2091" w14:textId="28E3DD61" w:rsidR="00A024EE" w:rsidRPr="00E41667" w:rsidRDefault="00F46DB2" w:rsidP="00B01F76">
      <w:pPr>
        <w:pStyle w:val="Heading2"/>
        <w:rPr>
          <w:b w:val="0"/>
        </w:rPr>
      </w:pPr>
      <w:r>
        <w:t>Gene</w:t>
      </w:r>
      <w:r w:rsidR="00A024EE" w:rsidRPr="00E41667">
        <w:t xml:space="preserve"> list</w:t>
      </w:r>
      <w:r>
        <w:t xml:space="preserve"> preparation</w:t>
      </w:r>
    </w:p>
    <w:p w14:paraId="02A7AE37" w14:textId="71AA372D" w:rsidR="00A36C67" w:rsidRDefault="00A36C67" w:rsidP="007E625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Pr="00E41667">
        <w:rPr>
          <w:rFonts w:ascii="Times New Roman" w:hAnsi="Times New Roman" w:cs="Times New Roman"/>
          <w:sz w:val="24"/>
          <w:szCs w:val="24"/>
        </w:rPr>
        <w:t xml:space="preserve"> microarray gene expression data was analyzed using The </w:t>
      </w:r>
      <w:proofErr w:type="spellStart"/>
      <w:r w:rsidRPr="00E41667">
        <w:rPr>
          <w:rFonts w:ascii="Times New Roman" w:hAnsi="Times New Roman" w:cs="Times New Roman"/>
          <w:sz w:val="24"/>
          <w:szCs w:val="24"/>
        </w:rPr>
        <w:t>Partek</w:t>
      </w:r>
      <w:proofErr w:type="spellEnd"/>
      <w:r w:rsidRPr="00E41667">
        <w:rPr>
          <w:rFonts w:ascii="Times New Roman" w:hAnsi="Times New Roman" w:cs="Times New Roman"/>
          <w:sz w:val="24"/>
          <w:szCs w:val="24"/>
        </w:rPr>
        <w:t xml:space="preserve"> Genomics Suite 7.17 software (</w:t>
      </w:r>
      <w:proofErr w:type="spellStart"/>
      <w:r w:rsidRPr="00E41667">
        <w:rPr>
          <w:rFonts w:ascii="Times New Roman" w:hAnsi="Times New Roman" w:cs="Times New Roman"/>
          <w:sz w:val="24"/>
          <w:szCs w:val="24"/>
        </w:rPr>
        <w:t>Partek</w:t>
      </w:r>
      <w:proofErr w:type="spellEnd"/>
      <w:r w:rsidRPr="00E41667">
        <w:rPr>
          <w:rFonts w:ascii="Times New Roman" w:hAnsi="Times New Roman" w:cs="Times New Roman"/>
          <w:sz w:val="24"/>
          <w:szCs w:val="24"/>
        </w:rPr>
        <w:t xml:space="preserve"> Inc., St. Louis, MO). The Robust Multichip Analysis (RMA) algorithm with quantile for normalization and log2 transformation was applied to generate </w:t>
      </w:r>
      <w:r w:rsidR="006F230B">
        <w:rPr>
          <w:rFonts w:ascii="Times New Roman" w:hAnsi="Times New Roman" w:cs="Times New Roman"/>
          <w:sz w:val="24"/>
          <w:szCs w:val="24"/>
        </w:rPr>
        <w:t>gene expression</w:t>
      </w:r>
      <w:r w:rsidR="006F230B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E41667">
        <w:rPr>
          <w:rFonts w:ascii="Times New Roman" w:hAnsi="Times New Roman" w:cs="Times New Roman"/>
          <w:sz w:val="24"/>
          <w:szCs w:val="24"/>
        </w:rPr>
        <w:t>values of all samples. The one-way</w:t>
      </w:r>
      <w:r w:rsidR="00F575DE">
        <w:rPr>
          <w:rFonts w:ascii="Times New Roman" w:hAnsi="Times New Roman" w:cs="Times New Roman"/>
          <w:sz w:val="24"/>
          <w:szCs w:val="24"/>
        </w:rPr>
        <w:t xml:space="preserve"> analysis of variance</w:t>
      </w:r>
      <w:r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="00F575DE">
        <w:rPr>
          <w:rFonts w:ascii="Times New Roman" w:hAnsi="Times New Roman" w:cs="Times New Roman"/>
          <w:sz w:val="24"/>
          <w:szCs w:val="24"/>
        </w:rPr>
        <w:t>(</w:t>
      </w:r>
      <w:r w:rsidRPr="00E41667">
        <w:rPr>
          <w:rFonts w:ascii="Times New Roman" w:hAnsi="Times New Roman" w:cs="Times New Roman"/>
          <w:sz w:val="24"/>
          <w:szCs w:val="24"/>
        </w:rPr>
        <w:t>ANOVA</w:t>
      </w:r>
      <w:r w:rsidR="00F575DE">
        <w:rPr>
          <w:rFonts w:ascii="Times New Roman" w:hAnsi="Times New Roman" w:cs="Times New Roman"/>
          <w:sz w:val="24"/>
          <w:szCs w:val="24"/>
        </w:rPr>
        <w:t>)</w:t>
      </w:r>
      <w:r w:rsidRPr="00E41667">
        <w:rPr>
          <w:rFonts w:ascii="Times New Roman" w:hAnsi="Times New Roman" w:cs="Times New Roman"/>
          <w:sz w:val="24"/>
          <w:szCs w:val="24"/>
        </w:rPr>
        <w:t xml:space="preserve"> model was used to compare expression profiles from different groups. Differentially expressed genes (</w:t>
      </w:r>
      <w:r w:rsidR="00F575DE">
        <w:rPr>
          <w:rFonts w:ascii="Times New Roman" w:hAnsi="Times New Roman" w:cs="Times New Roman"/>
          <w:sz w:val="24"/>
          <w:szCs w:val="24"/>
        </w:rPr>
        <w:t>DEGs</w:t>
      </w:r>
      <w:r w:rsidRPr="00E41667">
        <w:rPr>
          <w:rFonts w:ascii="Times New Roman" w:hAnsi="Times New Roman" w:cs="Times New Roman"/>
          <w:sz w:val="24"/>
          <w:szCs w:val="24"/>
        </w:rPr>
        <w:t xml:space="preserve">) were </w:t>
      </w:r>
      <w:r w:rsidR="00F575DE">
        <w:rPr>
          <w:rFonts w:ascii="Times New Roman" w:hAnsi="Times New Roman" w:cs="Times New Roman"/>
          <w:sz w:val="24"/>
          <w:szCs w:val="24"/>
        </w:rPr>
        <w:t>identified</w:t>
      </w:r>
      <w:r w:rsidR="00F575DE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E41667">
        <w:rPr>
          <w:rFonts w:ascii="Times New Roman" w:hAnsi="Times New Roman" w:cs="Times New Roman"/>
          <w:sz w:val="24"/>
          <w:szCs w:val="24"/>
        </w:rPr>
        <w:t>using the filters of ANOVA unadjusted p value &lt; 0.01 and absolute fold change &gt;1.3.</w:t>
      </w:r>
      <w:r w:rsidR="00AF5134" w:rsidRPr="00E4166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46F295" w14:textId="69D4EF0E" w:rsidR="009B706E" w:rsidRPr="00E53802" w:rsidRDefault="00B7046D" w:rsidP="0089644C">
      <w:pPr>
        <w:spacing w:beforeAutospacing="1" w:after="100" w:afterAutospacing="1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The published GATA2 occupancy information </w:t>
      </w:r>
      <w:r w:rsidRPr="00B7046D">
        <w:rPr>
          <w:rFonts w:ascii="Times New Roman" w:eastAsia="Times New Roman" w:hAnsi="Times New Roman" w:cs="Times New Roman"/>
          <w:color w:val="333333"/>
          <w:sz w:val="24"/>
          <w:szCs w:val="24"/>
          <w:shd w:val="clear" w:color="auto" w:fill="FFFFFF"/>
        </w:rPr>
        <w:t>GEO accession: </w:t>
      </w:r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GSE40659 </w:t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2C5DC8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2C5DC8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2C5DC8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2C5DC8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="002C5DC8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2C5DC8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Rubel et al. 2016)</w:t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was first lifted from mm9 to mm10 genome assembly and then annotated by HOMER </w:t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IZWluejwvQXV0aG9yPjxZZWFyPjIwMTA8L1llYXI+PFJl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==
</w:fldData>
        </w:fldChar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IZWluejwvQXV0aG9yPjxZZWFyPjIwMTA8L1llYXI+PFJl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==
</w:fldData>
        </w:fldChar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7E625B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Heinz et al. 2010)</w:t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7E625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for the nearby genes. The obtained GATA2 </w:t>
      </w:r>
      <w:proofErr w:type="spellStart"/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>ChIP</w:t>
      </w:r>
      <w:proofErr w:type="spellEnd"/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>-seq targets were mapped to the GATA2 signature from microarray data to identify the putative GATA2 direct downstream targets (GATA2 direct signature</w:t>
      </w:r>
      <w:r w:rsidR="00FA2B4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- Supplemental Table 1</w:t>
      </w:r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. The criteria used to </w:t>
      </w:r>
      <w:proofErr w:type="gramStart"/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>selected</w:t>
      </w:r>
      <w:proofErr w:type="gramEnd"/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ATA2 </w:t>
      </w:r>
      <w:proofErr w:type="spellStart"/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>ChIP</w:t>
      </w:r>
      <w:proofErr w:type="spellEnd"/>
      <w:r w:rsidRPr="00B7046D">
        <w:rPr>
          <w:rFonts w:ascii="Times New Roman" w:eastAsia="Times New Roman" w:hAnsi="Times New Roman" w:cs="Times New Roman"/>
          <w:color w:val="000000"/>
          <w:sz w:val="24"/>
          <w:szCs w:val="24"/>
        </w:rPr>
        <w:t>-seq targets was GATA2 binding at immediate promoter regions (+/-2kb of TSS).</w:t>
      </w:r>
    </w:p>
    <w:p w14:paraId="3D4ABB1F" w14:textId="432DA0BD" w:rsidR="00397BD9" w:rsidRPr="00E41667" w:rsidRDefault="00BC6CD7" w:rsidP="00B01F76">
      <w:pPr>
        <w:pStyle w:val="Heading2"/>
      </w:pPr>
      <w:r w:rsidRPr="00E41667">
        <w:lastRenderedPageBreak/>
        <w:t xml:space="preserve">The </w:t>
      </w:r>
      <w:r w:rsidR="00C57BE8" w:rsidRPr="00E41667">
        <w:t xml:space="preserve">main </w:t>
      </w:r>
      <w:r w:rsidR="006372FD" w:rsidRPr="00E41667">
        <w:t xml:space="preserve">steps to </w:t>
      </w:r>
      <w:r w:rsidR="007942BB">
        <w:t>follow</w:t>
      </w:r>
      <w:r w:rsidR="007942BB" w:rsidRPr="00E41667">
        <w:t xml:space="preserve"> </w:t>
      </w:r>
      <w:r w:rsidR="006372FD" w:rsidRPr="00E41667">
        <w:t>the use case</w:t>
      </w:r>
      <w:r w:rsidR="007942BB">
        <w:t xml:space="preserve"> example</w:t>
      </w:r>
    </w:p>
    <w:p w14:paraId="2F177CB3" w14:textId="1C1D493E" w:rsidR="006372FD" w:rsidRPr="00E41667" w:rsidRDefault="006372FD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b/>
          <w:bCs/>
          <w:sz w:val="24"/>
          <w:szCs w:val="24"/>
        </w:rPr>
        <w:t>Step 1</w:t>
      </w:r>
      <w:r w:rsidR="00BC6CD7" w:rsidRPr="00E4166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BC0E06">
        <w:rPr>
          <w:rFonts w:ascii="Times New Roman" w:hAnsi="Times New Roman" w:cs="Times New Roman"/>
          <w:b/>
          <w:bCs/>
          <w:sz w:val="24"/>
          <w:szCs w:val="24"/>
          <w:u w:val="single"/>
        </w:rPr>
        <w:t>To get the T</w:t>
      </w:r>
      <w:r w:rsidR="00FA2A9C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  <w:r w:rsidRPr="00BC0E06">
        <w:rPr>
          <w:rFonts w:ascii="Times New Roman" w:hAnsi="Times New Roman" w:cs="Times New Roman"/>
          <w:b/>
          <w:bCs/>
          <w:sz w:val="24"/>
          <w:szCs w:val="24"/>
          <w:u w:val="single"/>
        </w:rPr>
        <w:t>score</w:t>
      </w:r>
      <w:r w:rsidR="00A17310">
        <w:rPr>
          <w:rFonts w:ascii="Times New Roman" w:hAnsi="Times New Roman" w:cs="Times New Roman"/>
          <w:sz w:val="24"/>
          <w:szCs w:val="24"/>
        </w:rPr>
        <w:t>:</w:t>
      </w:r>
      <w:r w:rsidR="00A17310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E41667">
        <w:rPr>
          <w:rFonts w:ascii="Times New Roman" w:hAnsi="Times New Roman" w:cs="Times New Roman"/>
          <w:sz w:val="24"/>
          <w:szCs w:val="24"/>
        </w:rPr>
        <w:t>User</w:t>
      </w:r>
      <w:r w:rsidR="00DF2C85" w:rsidRPr="00E41667">
        <w:rPr>
          <w:rFonts w:ascii="Times New Roman" w:hAnsi="Times New Roman" w:cs="Times New Roman"/>
          <w:sz w:val="24"/>
          <w:szCs w:val="24"/>
        </w:rPr>
        <w:t>s</w:t>
      </w:r>
      <w:r w:rsidRPr="00E41667">
        <w:rPr>
          <w:rFonts w:ascii="Times New Roman" w:hAnsi="Times New Roman" w:cs="Times New Roman"/>
          <w:sz w:val="24"/>
          <w:szCs w:val="24"/>
        </w:rPr>
        <w:t xml:space="preserve"> can launch the App and import the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634 genes list (Supplemental Table </w:t>
      </w:r>
      <w:r w:rsidR="00D8656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1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) and HumanArray4Shiny comes with the App. </w:t>
      </w:r>
      <w:r w:rsidR="00F46D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By c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lick</w:t>
      </w:r>
      <w:r w:rsidR="00F46D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 green “Go” button, the corresponding T</w:t>
      </w:r>
      <w:r w:rsidR="00F851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core will </w:t>
      </w:r>
      <w:r w:rsidR="00F46D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n 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be calculated and can be download (shown in Supplemental Figure </w:t>
      </w:r>
      <w:r w:rsidR="00564ED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1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. We also provided this calculated T</w:t>
      </w:r>
      <w:r w:rsidR="00F851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core in Supplemental Table </w:t>
      </w:r>
      <w:r w:rsidR="00BB1288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2</w:t>
      </w:r>
      <w:r w:rsidRPr="00E4166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0DF5263B" w14:textId="1A18EE6F" w:rsidR="00DF2C85" w:rsidRPr="00E41667" w:rsidRDefault="006372FD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b/>
          <w:bCs/>
          <w:sz w:val="24"/>
          <w:szCs w:val="24"/>
        </w:rPr>
        <w:t>Step 2</w:t>
      </w:r>
      <w:r w:rsidR="00BC6CD7" w:rsidRPr="00E4166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BC0E06">
        <w:rPr>
          <w:rFonts w:ascii="Times New Roman" w:hAnsi="Times New Roman" w:cs="Times New Roman"/>
          <w:b/>
          <w:bCs/>
          <w:sz w:val="24"/>
          <w:szCs w:val="24"/>
          <w:u w:val="single"/>
        </w:rPr>
        <w:t>To construct the dataset</w:t>
      </w:r>
      <w:r w:rsidR="00A17310">
        <w:rPr>
          <w:rFonts w:ascii="Times New Roman" w:hAnsi="Times New Roman" w:cs="Times New Roman"/>
          <w:sz w:val="24"/>
          <w:szCs w:val="24"/>
        </w:rPr>
        <w:t>:</w:t>
      </w:r>
      <w:r w:rsidR="00A17310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E41667">
        <w:rPr>
          <w:rFonts w:ascii="Times New Roman" w:hAnsi="Times New Roman" w:cs="Times New Roman"/>
          <w:sz w:val="24"/>
          <w:szCs w:val="24"/>
        </w:rPr>
        <w:t>User</w:t>
      </w:r>
      <w:r w:rsidR="00DF2C85" w:rsidRPr="00E41667">
        <w:rPr>
          <w:rFonts w:ascii="Times New Roman" w:hAnsi="Times New Roman" w:cs="Times New Roman"/>
          <w:sz w:val="24"/>
          <w:szCs w:val="24"/>
        </w:rPr>
        <w:t>s</w:t>
      </w:r>
      <w:r w:rsidRPr="00E41667">
        <w:rPr>
          <w:rFonts w:ascii="Times New Roman" w:hAnsi="Times New Roman" w:cs="Times New Roman"/>
          <w:sz w:val="24"/>
          <w:szCs w:val="24"/>
        </w:rPr>
        <w:t xml:space="preserve"> need</w:t>
      </w:r>
      <w:r w:rsidR="00DF2C85" w:rsidRPr="00E41667">
        <w:rPr>
          <w:rFonts w:ascii="Times New Roman" w:hAnsi="Times New Roman" w:cs="Times New Roman"/>
          <w:sz w:val="24"/>
          <w:szCs w:val="24"/>
        </w:rPr>
        <w:t xml:space="preserve"> to open the _sampleDAT.txt under the “</w:t>
      </w:r>
      <w:proofErr w:type="spellStart"/>
      <w:r w:rsidR="00DF2C85" w:rsidRPr="00E41667">
        <w:rPr>
          <w:rFonts w:ascii="Times New Roman" w:hAnsi="Times New Roman" w:cs="Times New Roman"/>
          <w:sz w:val="24"/>
          <w:szCs w:val="24"/>
        </w:rPr>
        <w:t>app_installation_dir</w:t>
      </w:r>
      <w:proofErr w:type="spellEnd"/>
      <w:r w:rsidR="00DF2C85" w:rsidRPr="00E41667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DF2C85" w:rsidRPr="00E41667">
        <w:rPr>
          <w:rFonts w:ascii="Times New Roman" w:hAnsi="Times New Roman" w:cs="Times New Roman"/>
          <w:sz w:val="24"/>
          <w:szCs w:val="24"/>
        </w:rPr>
        <w:t>dataSEM</w:t>
      </w:r>
      <w:proofErr w:type="spellEnd"/>
      <w:r w:rsidR="00DF2C85" w:rsidRPr="00E41667">
        <w:rPr>
          <w:rFonts w:ascii="Times New Roman" w:hAnsi="Times New Roman" w:cs="Times New Roman"/>
          <w:sz w:val="24"/>
          <w:szCs w:val="24"/>
        </w:rPr>
        <w:t xml:space="preserve">/”, </w:t>
      </w:r>
      <w:proofErr w:type="gramStart"/>
      <w:r w:rsidR="00DF2C85" w:rsidRPr="00E41667">
        <w:rPr>
          <w:rFonts w:ascii="Times New Roman" w:hAnsi="Times New Roman" w:cs="Times New Roman"/>
          <w:sz w:val="24"/>
          <w:szCs w:val="24"/>
        </w:rPr>
        <w:t>i.e.</w:t>
      </w:r>
      <w:proofErr w:type="gramEnd"/>
      <w:r w:rsidR="00DF2C85" w:rsidRPr="00E41667">
        <w:rPr>
          <w:rFonts w:ascii="Times New Roman" w:hAnsi="Times New Roman" w:cs="Times New Roman"/>
          <w:sz w:val="24"/>
          <w:szCs w:val="24"/>
        </w:rPr>
        <w:t xml:space="preserve"> /Users/li11/</w:t>
      </w:r>
      <w:proofErr w:type="spellStart"/>
      <w:r w:rsidR="00DF2C85" w:rsidRPr="00E41667">
        <w:rPr>
          <w:rFonts w:ascii="Times New Roman" w:hAnsi="Times New Roman" w:cs="Times New Roman"/>
          <w:sz w:val="24"/>
          <w:szCs w:val="24"/>
        </w:rPr>
        <w:t>myGit</w:t>
      </w:r>
      <w:proofErr w:type="spellEnd"/>
      <w:r w:rsidR="00DF2C85" w:rsidRPr="00E41667">
        <w:rPr>
          <w:rFonts w:ascii="Times New Roman" w:hAnsi="Times New Roman" w:cs="Times New Roman"/>
          <w:sz w:val="24"/>
          <w:szCs w:val="24"/>
        </w:rPr>
        <w:t>/SEMIPs/</w:t>
      </w:r>
      <w:proofErr w:type="spellStart"/>
      <w:r w:rsidR="00DF2C85" w:rsidRPr="00E41667">
        <w:rPr>
          <w:rFonts w:ascii="Times New Roman" w:hAnsi="Times New Roman" w:cs="Times New Roman"/>
          <w:sz w:val="24"/>
          <w:szCs w:val="24"/>
        </w:rPr>
        <w:t>dataSEM</w:t>
      </w:r>
      <w:proofErr w:type="spellEnd"/>
      <w:r w:rsidR="00DF2C85" w:rsidRPr="00E41667">
        <w:rPr>
          <w:rFonts w:ascii="Times New Roman" w:hAnsi="Times New Roman" w:cs="Times New Roman"/>
          <w:sz w:val="24"/>
          <w:szCs w:val="24"/>
        </w:rPr>
        <w:t>, append the new T</w:t>
      </w:r>
      <w:r w:rsidR="00491226">
        <w:rPr>
          <w:rFonts w:ascii="Times New Roman" w:hAnsi="Times New Roman" w:cs="Times New Roman"/>
          <w:sz w:val="24"/>
          <w:szCs w:val="24"/>
        </w:rPr>
        <w:t xml:space="preserve"> </w:t>
      </w:r>
      <w:r w:rsidR="00DF2C85" w:rsidRPr="00E41667">
        <w:rPr>
          <w:rFonts w:ascii="Times New Roman" w:hAnsi="Times New Roman" w:cs="Times New Roman"/>
          <w:sz w:val="24"/>
          <w:szCs w:val="24"/>
        </w:rPr>
        <w:t>score column from step 1 and name the header accordingly</w:t>
      </w:r>
      <w:r w:rsidR="00491226">
        <w:rPr>
          <w:rFonts w:ascii="Times New Roman" w:hAnsi="Times New Roman" w:cs="Times New Roman"/>
          <w:sz w:val="24"/>
          <w:szCs w:val="24"/>
        </w:rPr>
        <w:t>.</w:t>
      </w:r>
      <w:r w:rsidR="00491226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="00491226">
        <w:rPr>
          <w:rFonts w:ascii="Times New Roman" w:hAnsi="Times New Roman" w:cs="Times New Roman"/>
          <w:sz w:val="24"/>
          <w:szCs w:val="24"/>
        </w:rPr>
        <w:t>W</w:t>
      </w:r>
      <w:r w:rsidR="00491226" w:rsidRPr="00E41667">
        <w:rPr>
          <w:rFonts w:ascii="Times New Roman" w:hAnsi="Times New Roman" w:cs="Times New Roman"/>
          <w:sz w:val="24"/>
          <w:szCs w:val="24"/>
        </w:rPr>
        <w:t xml:space="preserve">e </w:t>
      </w:r>
      <w:r w:rsidR="00DF2C85" w:rsidRPr="00E41667">
        <w:rPr>
          <w:rFonts w:ascii="Times New Roman" w:hAnsi="Times New Roman" w:cs="Times New Roman"/>
          <w:sz w:val="24"/>
          <w:szCs w:val="24"/>
        </w:rPr>
        <w:t xml:space="preserve">use “GATA2 Direct” in this use case. </w:t>
      </w:r>
      <w:r w:rsidR="00C80887" w:rsidRPr="00E41667">
        <w:rPr>
          <w:rFonts w:ascii="Times New Roman" w:hAnsi="Times New Roman" w:cs="Times New Roman"/>
          <w:sz w:val="24"/>
          <w:szCs w:val="24"/>
        </w:rPr>
        <w:t>P</w:t>
      </w:r>
      <w:r w:rsidR="00DF2C85" w:rsidRPr="00E41667">
        <w:rPr>
          <w:rFonts w:ascii="Times New Roman" w:hAnsi="Times New Roman" w:cs="Times New Roman"/>
          <w:sz w:val="24"/>
          <w:szCs w:val="24"/>
        </w:rPr>
        <w:t>lease save the new file as “</w:t>
      </w:r>
      <w:proofErr w:type="spellStart"/>
      <w:r w:rsidR="00DF2C85" w:rsidRPr="00E41667">
        <w:rPr>
          <w:rFonts w:ascii="Times New Roman" w:hAnsi="Times New Roman" w:cs="Times New Roman"/>
          <w:sz w:val="24"/>
          <w:szCs w:val="24"/>
        </w:rPr>
        <w:t>app_installation_dir</w:t>
      </w:r>
      <w:proofErr w:type="spellEnd"/>
      <w:r w:rsidR="00DF2C85" w:rsidRPr="00E41667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DF2C85" w:rsidRPr="00E41667">
        <w:rPr>
          <w:rFonts w:ascii="Times New Roman" w:hAnsi="Times New Roman" w:cs="Times New Roman"/>
          <w:sz w:val="24"/>
          <w:szCs w:val="24"/>
        </w:rPr>
        <w:t>dataSEM</w:t>
      </w:r>
      <w:proofErr w:type="spellEnd"/>
      <w:r w:rsidR="00DF2C85" w:rsidRPr="00E41667">
        <w:rPr>
          <w:rFonts w:ascii="Times New Roman" w:hAnsi="Times New Roman" w:cs="Times New Roman"/>
          <w:sz w:val="24"/>
          <w:szCs w:val="24"/>
        </w:rPr>
        <w:t>/sampleDAT.txt”.</w:t>
      </w:r>
    </w:p>
    <w:p w14:paraId="3765D8CE" w14:textId="62787C71" w:rsidR="006372FD" w:rsidRPr="00E41667" w:rsidRDefault="006372FD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b/>
          <w:bCs/>
          <w:sz w:val="24"/>
          <w:szCs w:val="24"/>
        </w:rPr>
        <w:t>Step 3</w:t>
      </w:r>
      <w:r w:rsidR="00BC6CD7" w:rsidRPr="00E4166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BC0E06">
        <w:rPr>
          <w:rFonts w:ascii="Times New Roman" w:hAnsi="Times New Roman" w:cs="Times New Roman"/>
          <w:b/>
          <w:bCs/>
          <w:sz w:val="24"/>
          <w:szCs w:val="24"/>
          <w:u w:val="single"/>
        </w:rPr>
        <w:t>To run the SEM model</w:t>
      </w:r>
      <w:r w:rsidR="00A17310">
        <w:rPr>
          <w:rFonts w:ascii="Times New Roman" w:hAnsi="Times New Roman" w:cs="Times New Roman"/>
          <w:sz w:val="24"/>
          <w:szCs w:val="24"/>
        </w:rPr>
        <w:t>:</w:t>
      </w:r>
      <w:r w:rsidR="00A17310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="00DF2C85" w:rsidRPr="00E41667">
        <w:rPr>
          <w:rFonts w:ascii="Times New Roman" w:hAnsi="Times New Roman" w:cs="Times New Roman"/>
          <w:sz w:val="24"/>
          <w:szCs w:val="24"/>
        </w:rPr>
        <w:t>Users need to re-launch the app</w:t>
      </w:r>
      <w:r w:rsidR="004021AF">
        <w:rPr>
          <w:rFonts w:ascii="Times New Roman" w:hAnsi="Times New Roman" w:cs="Times New Roman"/>
          <w:sz w:val="24"/>
          <w:szCs w:val="24"/>
        </w:rPr>
        <w:t>.</w:t>
      </w:r>
      <w:r w:rsidR="004021AF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="004021AF">
        <w:rPr>
          <w:rFonts w:ascii="Times New Roman" w:hAnsi="Times New Roman" w:cs="Times New Roman"/>
          <w:sz w:val="24"/>
          <w:szCs w:val="24"/>
        </w:rPr>
        <w:t>U</w:t>
      </w:r>
      <w:r w:rsidR="004021AF" w:rsidRPr="00E41667">
        <w:rPr>
          <w:rFonts w:ascii="Times New Roman" w:hAnsi="Times New Roman" w:cs="Times New Roman"/>
          <w:sz w:val="24"/>
          <w:szCs w:val="24"/>
        </w:rPr>
        <w:t xml:space="preserve">nder </w:t>
      </w:r>
      <w:r w:rsidR="00DF2C85" w:rsidRPr="00E41667">
        <w:rPr>
          <w:rFonts w:ascii="Times New Roman" w:hAnsi="Times New Roman" w:cs="Times New Roman"/>
          <w:sz w:val="24"/>
          <w:szCs w:val="24"/>
        </w:rPr>
        <w:t>the SEM tab, from the drop</w:t>
      </w:r>
      <w:r w:rsidR="006F09F8">
        <w:rPr>
          <w:rFonts w:ascii="Times New Roman" w:hAnsi="Times New Roman" w:cs="Times New Roman"/>
          <w:sz w:val="24"/>
          <w:szCs w:val="24"/>
        </w:rPr>
        <w:t>-</w:t>
      </w:r>
      <w:r w:rsidR="00DF2C85" w:rsidRPr="00E41667">
        <w:rPr>
          <w:rFonts w:ascii="Times New Roman" w:hAnsi="Times New Roman" w:cs="Times New Roman"/>
          <w:sz w:val="24"/>
          <w:szCs w:val="24"/>
        </w:rPr>
        <w:t>down list select “GATA2 Direct”, “PGR_act_FC13_P01”,</w:t>
      </w:r>
      <w:r w:rsidR="004021AF">
        <w:rPr>
          <w:rFonts w:ascii="Times New Roman" w:hAnsi="Times New Roman" w:cs="Times New Roman"/>
          <w:sz w:val="24"/>
          <w:szCs w:val="24"/>
        </w:rPr>
        <w:t xml:space="preserve"> </w:t>
      </w:r>
      <w:r w:rsidR="00DF2C85" w:rsidRPr="00E41667">
        <w:rPr>
          <w:rFonts w:ascii="Times New Roman" w:hAnsi="Times New Roman" w:cs="Times New Roman"/>
          <w:sz w:val="24"/>
          <w:szCs w:val="24"/>
        </w:rPr>
        <w:t xml:space="preserve">and “SOX17_lev” as show in Supplemental Figure </w:t>
      </w:r>
      <w:r w:rsidR="00EA6353">
        <w:rPr>
          <w:rFonts w:ascii="Times New Roman" w:hAnsi="Times New Roman" w:cs="Times New Roman"/>
          <w:sz w:val="24"/>
          <w:szCs w:val="24"/>
        </w:rPr>
        <w:t>2</w:t>
      </w:r>
      <w:r w:rsidR="00DF2C85" w:rsidRPr="00E41667">
        <w:rPr>
          <w:rFonts w:ascii="Times New Roman" w:hAnsi="Times New Roman" w:cs="Times New Roman"/>
          <w:sz w:val="24"/>
          <w:szCs w:val="24"/>
        </w:rPr>
        <w:t xml:space="preserve">. Then the structural equation model will be </w:t>
      </w:r>
      <w:r w:rsidR="004021AF">
        <w:rPr>
          <w:rFonts w:ascii="Times New Roman" w:hAnsi="Times New Roman" w:cs="Times New Roman"/>
          <w:sz w:val="24"/>
          <w:szCs w:val="24"/>
        </w:rPr>
        <w:t>fitted</w:t>
      </w:r>
      <w:r w:rsidR="004021AF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="00DF2C85" w:rsidRPr="00E41667">
        <w:rPr>
          <w:rFonts w:ascii="Times New Roman" w:hAnsi="Times New Roman" w:cs="Times New Roman"/>
          <w:sz w:val="24"/>
          <w:szCs w:val="24"/>
        </w:rPr>
        <w:t xml:space="preserve">accordingly. User can download the 3-node SEM image as well as the model fitting details </w:t>
      </w:r>
      <w:r w:rsidR="004021AF">
        <w:rPr>
          <w:rFonts w:ascii="Times New Roman" w:hAnsi="Times New Roman" w:cs="Times New Roman"/>
          <w:sz w:val="24"/>
          <w:szCs w:val="24"/>
        </w:rPr>
        <w:t xml:space="preserve">as shown </w:t>
      </w:r>
      <w:r w:rsidR="00DF2C85" w:rsidRPr="00E41667">
        <w:rPr>
          <w:rFonts w:ascii="Times New Roman" w:hAnsi="Times New Roman" w:cs="Times New Roman"/>
          <w:sz w:val="24"/>
          <w:szCs w:val="24"/>
        </w:rPr>
        <w:t xml:space="preserve">in Supplemental Figure </w:t>
      </w:r>
      <w:r w:rsidR="00564ED1">
        <w:rPr>
          <w:rFonts w:ascii="Times New Roman" w:hAnsi="Times New Roman" w:cs="Times New Roman"/>
          <w:sz w:val="24"/>
          <w:szCs w:val="24"/>
        </w:rPr>
        <w:t>2</w:t>
      </w:r>
      <w:r w:rsidR="00DF2C85" w:rsidRPr="00E41667">
        <w:rPr>
          <w:rFonts w:ascii="Times New Roman" w:hAnsi="Times New Roman" w:cs="Times New Roman"/>
          <w:sz w:val="24"/>
          <w:szCs w:val="24"/>
        </w:rPr>
        <w:t>.</w:t>
      </w:r>
    </w:p>
    <w:p w14:paraId="05DF9BE7" w14:textId="08D9CB00" w:rsidR="0062363C" w:rsidRPr="00E41667" w:rsidRDefault="008D3F86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F3A79BE" wp14:editId="26C90537">
            <wp:extent cx="4227226" cy="4346907"/>
            <wp:effectExtent l="0" t="0" r="1905" b="0"/>
            <wp:docPr id="1" name="Picture 1" descr="Graphical user interface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abl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1285" cy="4371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4D856F" w14:textId="434ADE7B" w:rsidR="0062363C" w:rsidRPr="00E41667" w:rsidRDefault="001B038F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DF4D5D">
        <w:rPr>
          <w:rFonts w:ascii="Times New Roman" w:hAnsi="Times New Roman" w:cs="Times New Roman"/>
          <w:b/>
          <w:bCs/>
          <w:sz w:val="24"/>
          <w:szCs w:val="24"/>
        </w:rPr>
        <w:t>ry</w:t>
      </w:r>
      <w:r w:rsidRPr="00E41667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2E439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E41667">
        <w:rPr>
          <w:rFonts w:ascii="Times New Roman" w:hAnsi="Times New Roman" w:cs="Times New Roman"/>
          <w:sz w:val="24"/>
          <w:szCs w:val="24"/>
        </w:rPr>
        <w:t xml:space="preserve">. An illustration </w:t>
      </w:r>
      <w:r w:rsidR="00F46DB2">
        <w:rPr>
          <w:rFonts w:ascii="Times New Roman" w:hAnsi="Times New Roman" w:cs="Times New Roman"/>
          <w:sz w:val="24"/>
          <w:szCs w:val="24"/>
        </w:rPr>
        <w:t>for</w:t>
      </w:r>
      <w:r w:rsidR="00F46DB2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E41667">
        <w:rPr>
          <w:rFonts w:ascii="Times New Roman" w:hAnsi="Times New Roman" w:cs="Times New Roman"/>
          <w:sz w:val="24"/>
          <w:szCs w:val="24"/>
        </w:rPr>
        <w:t>us</w:t>
      </w:r>
      <w:r w:rsidR="00F46DB2">
        <w:rPr>
          <w:rFonts w:ascii="Times New Roman" w:hAnsi="Times New Roman" w:cs="Times New Roman"/>
          <w:sz w:val="24"/>
          <w:szCs w:val="24"/>
        </w:rPr>
        <w:t>ing</w:t>
      </w:r>
      <w:r w:rsidRPr="00E41667">
        <w:rPr>
          <w:rFonts w:ascii="Times New Roman" w:hAnsi="Times New Roman" w:cs="Times New Roman"/>
          <w:sz w:val="24"/>
          <w:szCs w:val="24"/>
        </w:rPr>
        <w:t xml:space="preserve"> the App to calculate T-score for Supplemental Table </w:t>
      </w:r>
      <w:r w:rsidR="00F15767">
        <w:rPr>
          <w:rFonts w:ascii="Times New Roman" w:hAnsi="Times New Roman" w:cs="Times New Roman"/>
          <w:sz w:val="24"/>
          <w:szCs w:val="24"/>
        </w:rPr>
        <w:t>1</w:t>
      </w:r>
      <w:r w:rsidRPr="00E4166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3071B9B" w14:textId="5FF2063A" w:rsidR="008340E3" w:rsidRPr="00E41667" w:rsidRDefault="00870FA7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92E10AD" wp14:editId="7976D8E1">
            <wp:extent cx="5943600" cy="4394835"/>
            <wp:effectExtent l="0" t="0" r="0" b="0"/>
            <wp:docPr id="6" name="Picture 6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Graphical user interface, text, application, email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94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D3EEE" w14:textId="643FB5AC" w:rsidR="008340E3" w:rsidRPr="00E41667" w:rsidRDefault="00AF04E8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41667"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DF4D5D">
        <w:rPr>
          <w:rFonts w:ascii="Times New Roman" w:hAnsi="Times New Roman" w:cs="Times New Roman"/>
          <w:b/>
          <w:bCs/>
          <w:sz w:val="24"/>
          <w:szCs w:val="24"/>
        </w:rPr>
        <w:t>ry</w:t>
      </w:r>
      <w:r w:rsidRPr="00E41667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2E439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41667">
        <w:rPr>
          <w:rFonts w:ascii="Times New Roman" w:hAnsi="Times New Roman" w:cs="Times New Roman"/>
          <w:sz w:val="24"/>
          <w:szCs w:val="24"/>
        </w:rPr>
        <w:t xml:space="preserve">. An illustration </w:t>
      </w:r>
      <w:r w:rsidR="00F46DB2">
        <w:rPr>
          <w:rFonts w:ascii="Times New Roman" w:hAnsi="Times New Roman" w:cs="Times New Roman"/>
          <w:sz w:val="24"/>
          <w:szCs w:val="24"/>
        </w:rPr>
        <w:t>for</w:t>
      </w:r>
      <w:r w:rsidR="00F46DB2" w:rsidRPr="00E41667">
        <w:rPr>
          <w:rFonts w:ascii="Times New Roman" w:hAnsi="Times New Roman" w:cs="Times New Roman"/>
          <w:sz w:val="24"/>
          <w:szCs w:val="24"/>
        </w:rPr>
        <w:t xml:space="preserve"> </w:t>
      </w:r>
      <w:r w:rsidRPr="00E41667">
        <w:rPr>
          <w:rFonts w:ascii="Times New Roman" w:hAnsi="Times New Roman" w:cs="Times New Roman"/>
          <w:sz w:val="24"/>
          <w:szCs w:val="24"/>
        </w:rPr>
        <w:t>us</w:t>
      </w:r>
      <w:r w:rsidR="00F46DB2">
        <w:rPr>
          <w:rFonts w:ascii="Times New Roman" w:hAnsi="Times New Roman" w:cs="Times New Roman"/>
          <w:sz w:val="24"/>
          <w:szCs w:val="24"/>
        </w:rPr>
        <w:t>ing</w:t>
      </w:r>
      <w:r w:rsidRPr="00E41667">
        <w:rPr>
          <w:rFonts w:ascii="Times New Roman" w:hAnsi="Times New Roman" w:cs="Times New Roman"/>
          <w:sz w:val="24"/>
          <w:szCs w:val="24"/>
        </w:rPr>
        <w:t xml:space="preserve"> the App to fit the structural equation model for Supplemental Table </w:t>
      </w:r>
      <w:r w:rsidR="00BC0E06">
        <w:rPr>
          <w:rFonts w:ascii="Times New Roman" w:hAnsi="Times New Roman" w:cs="Times New Roman"/>
          <w:sz w:val="24"/>
          <w:szCs w:val="24"/>
        </w:rPr>
        <w:t>2</w:t>
      </w:r>
      <w:r w:rsidRPr="00E41667">
        <w:rPr>
          <w:rFonts w:ascii="Times New Roman" w:hAnsi="Times New Roman" w:cs="Times New Roman"/>
          <w:sz w:val="24"/>
          <w:szCs w:val="24"/>
        </w:rPr>
        <w:t xml:space="preserve"> (GATA2 direct gene list). The fitting statistics can be downloaded by clicking the “Download </w:t>
      </w:r>
      <w:r w:rsidR="00CF2525">
        <w:rPr>
          <w:rFonts w:ascii="Times New Roman" w:hAnsi="Times New Roman" w:cs="Times New Roman"/>
          <w:sz w:val="24"/>
          <w:szCs w:val="24"/>
        </w:rPr>
        <w:t>Results</w:t>
      </w:r>
      <w:r w:rsidRPr="00E41667">
        <w:rPr>
          <w:rFonts w:ascii="Times New Roman" w:hAnsi="Times New Roman" w:cs="Times New Roman"/>
          <w:sz w:val="24"/>
          <w:szCs w:val="24"/>
        </w:rPr>
        <w:t>” button.</w:t>
      </w:r>
    </w:p>
    <w:p w14:paraId="56562388" w14:textId="6D21EEB7" w:rsidR="00A95230" w:rsidRPr="000F35EE" w:rsidRDefault="00A95230" w:rsidP="00B01F76">
      <w:pPr>
        <w:pStyle w:val="Heading1"/>
      </w:pPr>
      <w:r w:rsidRPr="000F35EE">
        <w:t>References</w:t>
      </w:r>
    </w:p>
    <w:bookmarkStart w:id="2" w:name="_Hlk70411406"/>
    <w:p w14:paraId="2E9394F9" w14:textId="77777777" w:rsidR="0089644C" w:rsidRPr="0089644C" w:rsidRDefault="00324FFB" w:rsidP="0089644C">
      <w:pPr>
        <w:pStyle w:val="EndNoteBibliography"/>
      </w:pPr>
      <w:r w:rsidRPr="000F35EE">
        <w:rPr>
          <w:rFonts w:ascii="Times New Roman" w:hAnsi="Times New Roman" w:cs="Times New Roman"/>
        </w:rPr>
        <w:fldChar w:fldCharType="begin"/>
      </w:r>
      <w:r w:rsidRPr="000F35EE">
        <w:rPr>
          <w:rFonts w:ascii="Times New Roman" w:hAnsi="Times New Roman" w:cs="Times New Roman"/>
        </w:rPr>
        <w:instrText xml:space="preserve"> ADDIN EN.REFLIST </w:instrText>
      </w:r>
      <w:r w:rsidRPr="000F35EE">
        <w:rPr>
          <w:rFonts w:ascii="Times New Roman" w:eastAsiaTheme="minorHAnsi" w:hAnsi="Times New Roman" w:cs="Times New Roman"/>
          <w:noProof w:val="0"/>
          <w:lang w:eastAsia="en-US"/>
        </w:rPr>
        <w:fldChar w:fldCharType="separate"/>
      </w:r>
      <w:r w:rsidR="0089644C" w:rsidRPr="0089644C">
        <w:t xml:space="preserve">Heinz, S., et al. (2010). "Simple combinations of lineage-determining transcription factors prime cis-regulatory elements required for macrophage and B cell identities." </w:t>
      </w:r>
      <w:r w:rsidR="0089644C" w:rsidRPr="0089644C">
        <w:rPr>
          <w:u w:val="single"/>
        </w:rPr>
        <w:t>Mol Cell</w:t>
      </w:r>
      <w:r w:rsidR="0089644C" w:rsidRPr="0089644C">
        <w:t xml:space="preserve"> </w:t>
      </w:r>
      <w:r w:rsidR="0089644C" w:rsidRPr="0089644C">
        <w:rPr>
          <w:b/>
        </w:rPr>
        <w:t>38</w:t>
      </w:r>
      <w:r w:rsidR="0089644C" w:rsidRPr="0089644C">
        <w:t>(4): 576-589.</w:t>
      </w:r>
    </w:p>
    <w:p w14:paraId="385BE477" w14:textId="77777777" w:rsidR="0089644C" w:rsidRPr="0089644C" w:rsidRDefault="0089644C" w:rsidP="0089644C">
      <w:pPr>
        <w:pStyle w:val="EndNoteBibliography"/>
      </w:pPr>
      <w:r w:rsidRPr="0089644C">
        <w:t xml:space="preserve">Rubel, C. A., et al. (2016). "A Gata2-Dependent Transcription Network Regulates Uterine Progesterone Responsiveness and Endometrial Function." </w:t>
      </w:r>
      <w:r w:rsidRPr="0089644C">
        <w:rPr>
          <w:u w:val="single"/>
        </w:rPr>
        <w:t>Cell Rep</w:t>
      </w:r>
      <w:r w:rsidRPr="0089644C">
        <w:t xml:space="preserve"> </w:t>
      </w:r>
      <w:r w:rsidRPr="0089644C">
        <w:rPr>
          <w:b/>
        </w:rPr>
        <w:t>17</w:t>
      </w:r>
      <w:r w:rsidRPr="0089644C">
        <w:t>(5): 1414-1425.</w:t>
      </w:r>
    </w:p>
    <w:p w14:paraId="422D35DE" w14:textId="02A383FA" w:rsidR="009F5C60" w:rsidRPr="00197515" w:rsidRDefault="00324FFB" w:rsidP="00EE2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F35EE">
        <w:rPr>
          <w:rFonts w:ascii="Times New Roman" w:hAnsi="Times New Roman" w:cs="Times New Roman"/>
          <w:sz w:val="24"/>
          <w:szCs w:val="24"/>
        </w:rPr>
        <w:fldChar w:fldCharType="end"/>
      </w:r>
      <w:bookmarkEnd w:id="2"/>
    </w:p>
    <w:sectPr w:rsidR="009F5C60" w:rsidRPr="001975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Wu, Steve (NIH/NIEHS) [E]" w:date="2021-09-30T13:10:00Z" w:initials="WS([">
    <w:p w14:paraId="3000963C" w14:textId="425DE14A" w:rsidR="00480B4D" w:rsidRDefault="00480B4D">
      <w:pPr>
        <w:pStyle w:val="CommentText"/>
      </w:pPr>
      <w:r>
        <w:rPr>
          <w:rStyle w:val="CommentReference"/>
        </w:rPr>
        <w:annotationRef/>
      </w:r>
      <w:r>
        <w:t xml:space="preserve">Are we going to show the data and results? </w:t>
      </w:r>
    </w:p>
  </w:comment>
  <w:comment w:id="1" w:author="Li, Jianying (NIH/NIEHS) [C]" w:date="2021-09-30T14:02:00Z" w:initials="LJ([">
    <w:p w14:paraId="5D086D6E" w14:textId="619109E3" w:rsidR="009A4290" w:rsidRDefault="009A4290">
      <w:pPr>
        <w:pStyle w:val="CommentText"/>
      </w:pPr>
      <w:r>
        <w:rPr>
          <w:rStyle w:val="CommentReference"/>
        </w:rPr>
        <w:annotationRef/>
      </w:r>
      <w:r>
        <w:t>The data comes with the applicatio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000963C" w15:done="0"/>
  <w15:commentEx w15:paraId="5D086D6E" w15:paraIdParent="3000963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0035C3" w16cex:dateUtc="2021-09-30T17:10:00Z"/>
  <w16cex:commentExtensible w16cex:durableId="250041F0" w16cex:dateUtc="2021-09-30T18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000963C" w16cid:durableId="250035C3"/>
  <w16cid:commentId w16cid:paraId="5D086D6E" w16cid:durableId="250041F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useoSlab">
    <w:altName w:val="Times New Roman"/>
    <w:panose1 w:val="020B0604020202020204"/>
    <w:charset w:val="00"/>
    <w:family w:val="auto"/>
    <w:pitch w:val="default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Wu, Steve (NIH/NIEHS) [E]">
    <w15:presenceInfo w15:providerId="AD" w15:userId="S::wus6@nih.gov::4b6a3165-4cf8-4daa-b149-c38ba7a25f2c"/>
  </w15:person>
  <w15:person w15:author="Li, Jianying (NIH/NIEHS) [C]">
    <w15:presenceInfo w15:providerId="AD" w15:userId="S::li11@nih.gov::8450fdad-4130-4612-811d-16b26a9be46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hideSpellingErrors/>
  <w:hideGrammaticalErrors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IPs_frontier&lt;record-ids&gt;&lt;item&gt;1&lt;/item&gt;&lt;/record-ids&gt;&lt;/item&gt;&lt;/Libraries&gt;"/>
  </w:docVars>
  <w:rsids>
    <w:rsidRoot w:val="001D444B"/>
    <w:rsid w:val="0000199E"/>
    <w:rsid w:val="000041B1"/>
    <w:rsid w:val="00005D23"/>
    <w:rsid w:val="0000732C"/>
    <w:rsid w:val="0000742A"/>
    <w:rsid w:val="00010C71"/>
    <w:rsid w:val="00010D3D"/>
    <w:rsid w:val="00012D17"/>
    <w:rsid w:val="000139C8"/>
    <w:rsid w:val="000142E0"/>
    <w:rsid w:val="00017981"/>
    <w:rsid w:val="0002050D"/>
    <w:rsid w:val="00023456"/>
    <w:rsid w:val="0002347E"/>
    <w:rsid w:val="000243EA"/>
    <w:rsid w:val="000252E6"/>
    <w:rsid w:val="00025F55"/>
    <w:rsid w:val="00027AC0"/>
    <w:rsid w:val="000304C6"/>
    <w:rsid w:val="00033EF0"/>
    <w:rsid w:val="000355A4"/>
    <w:rsid w:val="00041586"/>
    <w:rsid w:val="0004465D"/>
    <w:rsid w:val="0004673F"/>
    <w:rsid w:val="00050B53"/>
    <w:rsid w:val="00053931"/>
    <w:rsid w:val="00053A81"/>
    <w:rsid w:val="000573FF"/>
    <w:rsid w:val="00057502"/>
    <w:rsid w:val="00073310"/>
    <w:rsid w:val="00077200"/>
    <w:rsid w:val="0008003F"/>
    <w:rsid w:val="00080AF6"/>
    <w:rsid w:val="00081332"/>
    <w:rsid w:val="00091B22"/>
    <w:rsid w:val="000A0D4E"/>
    <w:rsid w:val="000A2D02"/>
    <w:rsid w:val="000A5622"/>
    <w:rsid w:val="000A5D68"/>
    <w:rsid w:val="000A68E7"/>
    <w:rsid w:val="000B1403"/>
    <w:rsid w:val="000B31B4"/>
    <w:rsid w:val="000B4391"/>
    <w:rsid w:val="000B4C78"/>
    <w:rsid w:val="000B6C22"/>
    <w:rsid w:val="000B7EA6"/>
    <w:rsid w:val="000C2E47"/>
    <w:rsid w:val="000C4244"/>
    <w:rsid w:val="000C5E80"/>
    <w:rsid w:val="000D04A2"/>
    <w:rsid w:val="000D05FF"/>
    <w:rsid w:val="000D1A1B"/>
    <w:rsid w:val="000E0EA2"/>
    <w:rsid w:val="000E21B5"/>
    <w:rsid w:val="000E243F"/>
    <w:rsid w:val="000E2D2D"/>
    <w:rsid w:val="000E567C"/>
    <w:rsid w:val="000F051B"/>
    <w:rsid w:val="000F35EE"/>
    <w:rsid w:val="000F39BD"/>
    <w:rsid w:val="000F48BD"/>
    <w:rsid w:val="001001EE"/>
    <w:rsid w:val="00102B43"/>
    <w:rsid w:val="00103A84"/>
    <w:rsid w:val="00104482"/>
    <w:rsid w:val="0010664C"/>
    <w:rsid w:val="001079F2"/>
    <w:rsid w:val="0011340F"/>
    <w:rsid w:val="0012050D"/>
    <w:rsid w:val="00120EFE"/>
    <w:rsid w:val="001223D7"/>
    <w:rsid w:val="001272DC"/>
    <w:rsid w:val="00127923"/>
    <w:rsid w:val="00130135"/>
    <w:rsid w:val="00131F68"/>
    <w:rsid w:val="00132E9A"/>
    <w:rsid w:val="00132F8B"/>
    <w:rsid w:val="00136062"/>
    <w:rsid w:val="00136982"/>
    <w:rsid w:val="00140803"/>
    <w:rsid w:val="001422BA"/>
    <w:rsid w:val="0014311C"/>
    <w:rsid w:val="00143902"/>
    <w:rsid w:val="00143F6A"/>
    <w:rsid w:val="00146092"/>
    <w:rsid w:val="00155180"/>
    <w:rsid w:val="0015523B"/>
    <w:rsid w:val="001621DE"/>
    <w:rsid w:val="0016245E"/>
    <w:rsid w:val="00171376"/>
    <w:rsid w:val="001735DC"/>
    <w:rsid w:val="001772A8"/>
    <w:rsid w:val="001772AC"/>
    <w:rsid w:val="00177DAA"/>
    <w:rsid w:val="00181D2E"/>
    <w:rsid w:val="00184EEA"/>
    <w:rsid w:val="00185457"/>
    <w:rsid w:val="00185F93"/>
    <w:rsid w:val="00187F6B"/>
    <w:rsid w:val="00190684"/>
    <w:rsid w:val="00190C5E"/>
    <w:rsid w:val="001923D3"/>
    <w:rsid w:val="00197515"/>
    <w:rsid w:val="001A28F4"/>
    <w:rsid w:val="001A4548"/>
    <w:rsid w:val="001A48CE"/>
    <w:rsid w:val="001A7093"/>
    <w:rsid w:val="001A77C9"/>
    <w:rsid w:val="001B038F"/>
    <w:rsid w:val="001B0C4B"/>
    <w:rsid w:val="001B1249"/>
    <w:rsid w:val="001B2601"/>
    <w:rsid w:val="001B54AC"/>
    <w:rsid w:val="001C0678"/>
    <w:rsid w:val="001C098D"/>
    <w:rsid w:val="001C0BC0"/>
    <w:rsid w:val="001C0EA7"/>
    <w:rsid w:val="001C2CC8"/>
    <w:rsid w:val="001C577C"/>
    <w:rsid w:val="001D1A96"/>
    <w:rsid w:val="001D2B87"/>
    <w:rsid w:val="001D444B"/>
    <w:rsid w:val="001D496C"/>
    <w:rsid w:val="001D4F4A"/>
    <w:rsid w:val="001E33F5"/>
    <w:rsid w:val="001E5F75"/>
    <w:rsid w:val="001E7251"/>
    <w:rsid w:val="001E7637"/>
    <w:rsid w:val="001F556F"/>
    <w:rsid w:val="00201864"/>
    <w:rsid w:val="00201DF2"/>
    <w:rsid w:val="0020267D"/>
    <w:rsid w:val="0020641D"/>
    <w:rsid w:val="002070EB"/>
    <w:rsid w:val="002103B6"/>
    <w:rsid w:val="00212DE5"/>
    <w:rsid w:val="00214156"/>
    <w:rsid w:val="0021456B"/>
    <w:rsid w:val="00216259"/>
    <w:rsid w:val="00217BA3"/>
    <w:rsid w:val="002213CD"/>
    <w:rsid w:val="00221FE8"/>
    <w:rsid w:val="002233CB"/>
    <w:rsid w:val="00223B31"/>
    <w:rsid w:val="00224CD6"/>
    <w:rsid w:val="0022511F"/>
    <w:rsid w:val="00226919"/>
    <w:rsid w:val="002326D8"/>
    <w:rsid w:val="00235E03"/>
    <w:rsid w:val="00247F76"/>
    <w:rsid w:val="0025267F"/>
    <w:rsid w:val="00252D9D"/>
    <w:rsid w:val="00253F21"/>
    <w:rsid w:val="00254504"/>
    <w:rsid w:val="002574DB"/>
    <w:rsid w:val="00260F24"/>
    <w:rsid w:val="00265F15"/>
    <w:rsid w:val="0026617A"/>
    <w:rsid w:val="00266552"/>
    <w:rsid w:val="00270BB3"/>
    <w:rsid w:val="0027307A"/>
    <w:rsid w:val="002731C0"/>
    <w:rsid w:val="00275A6C"/>
    <w:rsid w:val="00275FD9"/>
    <w:rsid w:val="002852D1"/>
    <w:rsid w:val="00285B5C"/>
    <w:rsid w:val="00291C1A"/>
    <w:rsid w:val="0029256C"/>
    <w:rsid w:val="0029493B"/>
    <w:rsid w:val="00296741"/>
    <w:rsid w:val="002A5541"/>
    <w:rsid w:val="002B546B"/>
    <w:rsid w:val="002B794F"/>
    <w:rsid w:val="002C0616"/>
    <w:rsid w:val="002C17CB"/>
    <w:rsid w:val="002C317C"/>
    <w:rsid w:val="002C5DC8"/>
    <w:rsid w:val="002D22D3"/>
    <w:rsid w:val="002D30BC"/>
    <w:rsid w:val="002D4594"/>
    <w:rsid w:val="002D742E"/>
    <w:rsid w:val="002D79A1"/>
    <w:rsid w:val="002D7FE2"/>
    <w:rsid w:val="002E04D8"/>
    <w:rsid w:val="002E1AE2"/>
    <w:rsid w:val="002E2076"/>
    <w:rsid w:val="002E4396"/>
    <w:rsid w:val="002E565B"/>
    <w:rsid w:val="002F16A0"/>
    <w:rsid w:val="002F3273"/>
    <w:rsid w:val="002F47D6"/>
    <w:rsid w:val="002F4BFF"/>
    <w:rsid w:val="002F5C58"/>
    <w:rsid w:val="00302139"/>
    <w:rsid w:val="00305D25"/>
    <w:rsid w:val="0030682A"/>
    <w:rsid w:val="00306DF0"/>
    <w:rsid w:val="00307F27"/>
    <w:rsid w:val="00313463"/>
    <w:rsid w:val="00314ACE"/>
    <w:rsid w:val="0031561F"/>
    <w:rsid w:val="00316EF2"/>
    <w:rsid w:val="003202F4"/>
    <w:rsid w:val="003220FE"/>
    <w:rsid w:val="00323202"/>
    <w:rsid w:val="00324FFB"/>
    <w:rsid w:val="00331160"/>
    <w:rsid w:val="00331CE5"/>
    <w:rsid w:val="00332513"/>
    <w:rsid w:val="003371E0"/>
    <w:rsid w:val="003373FC"/>
    <w:rsid w:val="00342B4B"/>
    <w:rsid w:val="003437A2"/>
    <w:rsid w:val="003449DF"/>
    <w:rsid w:val="00344FAD"/>
    <w:rsid w:val="003512FB"/>
    <w:rsid w:val="00351D2F"/>
    <w:rsid w:val="00355CB7"/>
    <w:rsid w:val="00356241"/>
    <w:rsid w:val="00361551"/>
    <w:rsid w:val="00364113"/>
    <w:rsid w:val="003668DB"/>
    <w:rsid w:val="003668F6"/>
    <w:rsid w:val="003670D6"/>
    <w:rsid w:val="0037665D"/>
    <w:rsid w:val="00377025"/>
    <w:rsid w:val="00377E7C"/>
    <w:rsid w:val="003801A6"/>
    <w:rsid w:val="00393789"/>
    <w:rsid w:val="003938D8"/>
    <w:rsid w:val="00394524"/>
    <w:rsid w:val="00395727"/>
    <w:rsid w:val="00396D18"/>
    <w:rsid w:val="00397BD9"/>
    <w:rsid w:val="003A037D"/>
    <w:rsid w:val="003A1CBF"/>
    <w:rsid w:val="003A49E8"/>
    <w:rsid w:val="003A580D"/>
    <w:rsid w:val="003A6F7C"/>
    <w:rsid w:val="003B0A2D"/>
    <w:rsid w:val="003B24E0"/>
    <w:rsid w:val="003C0BCE"/>
    <w:rsid w:val="003C371C"/>
    <w:rsid w:val="003C5330"/>
    <w:rsid w:val="003C660F"/>
    <w:rsid w:val="003C7544"/>
    <w:rsid w:val="003C77F2"/>
    <w:rsid w:val="003D2BA8"/>
    <w:rsid w:val="003D3398"/>
    <w:rsid w:val="003D4E88"/>
    <w:rsid w:val="003D6BD9"/>
    <w:rsid w:val="003E0AA8"/>
    <w:rsid w:val="003E0F82"/>
    <w:rsid w:val="003E31DE"/>
    <w:rsid w:val="003E3BA7"/>
    <w:rsid w:val="003E3BC3"/>
    <w:rsid w:val="003F4765"/>
    <w:rsid w:val="003F6CF7"/>
    <w:rsid w:val="003F7F4F"/>
    <w:rsid w:val="00400523"/>
    <w:rsid w:val="004007E4"/>
    <w:rsid w:val="004021AF"/>
    <w:rsid w:val="00402663"/>
    <w:rsid w:val="004038A2"/>
    <w:rsid w:val="00405AA3"/>
    <w:rsid w:val="0041051F"/>
    <w:rsid w:val="00410686"/>
    <w:rsid w:val="00414BFF"/>
    <w:rsid w:val="00424BAE"/>
    <w:rsid w:val="00426EF2"/>
    <w:rsid w:val="004304BF"/>
    <w:rsid w:val="0043173F"/>
    <w:rsid w:val="00442174"/>
    <w:rsid w:val="004427BB"/>
    <w:rsid w:val="004456F7"/>
    <w:rsid w:val="00451556"/>
    <w:rsid w:val="00453A3D"/>
    <w:rsid w:val="004569B2"/>
    <w:rsid w:val="00460C27"/>
    <w:rsid w:val="004613FB"/>
    <w:rsid w:val="00463498"/>
    <w:rsid w:val="004646A4"/>
    <w:rsid w:val="00466107"/>
    <w:rsid w:val="00470D6E"/>
    <w:rsid w:val="0047175C"/>
    <w:rsid w:val="00473146"/>
    <w:rsid w:val="004767EA"/>
    <w:rsid w:val="00476851"/>
    <w:rsid w:val="0048005E"/>
    <w:rsid w:val="00480B4D"/>
    <w:rsid w:val="00481C21"/>
    <w:rsid w:val="00484FD4"/>
    <w:rsid w:val="004900B6"/>
    <w:rsid w:val="00491226"/>
    <w:rsid w:val="00491B26"/>
    <w:rsid w:val="00494297"/>
    <w:rsid w:val="00495EC7"/>
    <w:rsid w:val="0049797A"/>
    <w:rsid w:val="004A0D60"/>
    <w:rsid w:val="004A6CD0"/>
    <w:rsid w:val="004B0AEE"/>
    <w:rsid w:val="004B19DD"/>
    <w:rsid w:val="004B1CA6"/>
    <w:rsid w:val="004B4502"/>
    <w:rsid w:val="004B6083"/>
    <w:rsid w:val="004C22B1"/>
    <w:rsid w:val="004C2528"/>
    <w:rsid w:val="004C26F8"/>
    <w:rsid w:val="004C4A80"/>
    <w:rsid w:val="004C6C1F"/>
    <w:rsid w:val="004D2CD9"/>
    <w:rsid w:val="004D2D25"/>
    <w:rsid w:val="004D3F6B"/>
    <w:rsid w:val="004E281D"/>
    <w:rsid w:val="004E3D14"/>
    <w:rsid w:val="004E5F7D"/>
    <w:rsid w:val="004E6E78"/>
    <w:rsid w:val="004F3AA3"/>
    <w:rsid w:val="00502E93"/>
    <w:rsid w:val="005128AB"/>
    <w:rsid w:val="00512E29"/>
    <w:rsid w:val="005132E7"/>
    <w:rsid w:val="00514D18"/>
    <w:rsid w:val="0051511A"/>
    <w:rsid w:val="00517997"/>
    <w:rsid w:val="00521001"/>
    <w:rsid w:val="00521479"/>
    <w:rsid w:val="00526996"/>
    <w:rsid w:val="00530EA5"/>
    <w:rsid w:val="00533458"/>
    <w:rsid w:val="00535A15"/>
    <w:rsid w:val="00537B20"/>
    <w:rsid w:val="00542F83"/>
    <w:rsid w:val="005437D7"/>
    <w:rsid w:val="00545430"/>
    <w:rsid w:val="00547FA0"/>
    <w:rsid w:val="00551B1A"/>
    <w:rsid w:val="00553DE6"/>
    <w:rsid w:val="00554B02"/>
    <w:rsid w:val="00556EFD"/>
    <w:rsid w:val="005579C4"/>
    <w:rsid w:val="0056135A"/>
    <w:rsid w:val="005615FF"/>
    <w:rsid w:val="00562797"/>
    <w:rsid w:val="00563062"/>
    <w:rsid w:val="00564ED1"/>
    <w:rsid w:val="005758C8"/>
    <w:rsid w:val="00580951"/>
    <w:rsid w:val="00581384"/>
    <w:rsid w:val="00581A36"/>
    <w:rsid w:val="00583AFA"/>
    <w:rsid w:val="00583BB2"/>
    <w:rsid w:val="00584FB7"/>
    <w:rsid w:val="00586C7E"/>
    <w:rsid w:val="00590AF6"/>
    <w:rsid w:val="0059255D"/>
    <w:rsid w:val="005939F1"/>
    <w:rsid w:val="00594B9A"/>
    <w:rsid w:val="005954AF"/>
    <w:rsid w:val="00596CA5"/>
    <w:rsid w:val="00597102"/>
    <w:rsid w:val="00597B5E"/>
    <w:rsid w:val="005A0035"/>
    <w:rsid w:val="005A0266"/>
    <w:rsid w:val="005A2C88"/>
    <w:rsid w:val="005A5100"/>
    <w:rsid w:val="005A64B0"/>
    <w:rsid w:val="005A66CB"/>
    <w:rsid w:val="005A6EBE"/>
    <w:rsid w:val="005A7E46"/>
    <w:rsid w:val="005C03DD"/>
    <w:rsid w:val="005C237D"/>
    <w:rsid w:val="005C30AB"/>
    <w:rsid w:val="005C5038"/>
    <w:rsid w:val="005D0C18"/>
    <w:rsid w:val="005E5A38"/>
    <w:rsid w:val="005F11EA"/>
    <w:rsid w:val="005F222F"/>
    <w:rsid w:val="005F25C1"/>
    <w:rsid w:val="005F27E8"/>
    <w:rsid w:val="005F58DF"/>
    <w:rsid w:val="005F5B87"/>
    <w:rsid w:val="005F697F"/>
    <w:rsid w:val="005F6A2F"/>
    <w:rsid w:val="005F7C3F"/>
    <w:rsid w:val="006033B8"/>
    <w:rsid w:val="00606D0A"/>
    <w:rsid w:val="00611E65"/>
    <w:rsid w:val="006203A5"/>
    <w:rsid w:val="0062363C"/>
    <w:rsid w:val="00627750"/>
    <w:rsid w:val="00632649"/>
    <w:rsid w:val="00634B17"/>
    <w:rsid w:val="00636249"/>
    <w:rsid w:val="006372FD"/>
    <w:rsid w:val="00644C1E"/>
    <w:rsid w:val="00645E64"/>
    <w:rsid w:val="00651C27"/>
    <w:rsid w:val="00655F0C"/>
    <w:rsid w:val="00656423"/>
    <w:rsid w:val="0066385C"/>
    <w:rsid w:val="006659AE"/>
    <w:rsid w:val="006669DC"/>
    <w:rsid w:val="00672316"/>
    <w:rsid w:val="00674F55"/>
    <w:rsid w:val="00676A3F"/>
    <w:rsid w:val="00680352"/>
    <w:rsid w:val="0068177D"/>
    <w:rsid w:val="00683816"/>
    <w:rsid w:val="0069090F"/>
    <w:rsid w:val="006A00CF"/>
    <w:rsid w:val="006A1DF3"/>
    <w:rsid w:val="006A2C61"/>
    <w:rsid w:val="006A45C6"/>
    <w:rsid w:val="006B0228"/>
    <w:rsid w:val="006B31CC"/>
    <w:rsid w:val="006C7145"/>
    <w:rsid w:val="006C71AC"/>
    <w:rsid w:val="006D0210"/>
    <w:rsid w:val="006D0580"/>
    <w:rsid w:val="006D0762"/>
    <w:rsid w:val="006D21A2"/>
    <w:rsid w:val="006D4947"/>
    <w:rsid w:val="006D7B8C"/>
    <w:rsid w:val="006E1D4B"/>
    <w:rsid w:val="006E2BE3"/>
    <w:rsid w:val="006E3945"/>
    <w:rsid w:val="006E4B40"/>
    <w:rsid w:val="006F0842"/>
    <w:rsid w:val="006F09F8"/>
    <w:rsid w:val="006F230B"/>
    <w:rsid w:val="006F290F"/>
    <w:rsid w:val="00705E69"/>
    <w:rsid w:val="00707783"/>
    <w:rsid w:val="00717F99"/>
    <w:rsid w:val="007262A9"/>
    <w:rsid w:val="00730D19"/>
    <w:rsid w:val="0073125A"/>
    <w:rsid w:val="00731D34"/>
    <w:rsid w:val="00733BA4"/>
    <w:rsid w:val="00733DE9"/>
    <w:rsid w:val="0073400A"/>
    <w:rsid w:val="00734C33"/>
    <w:rsid w:val="0073691A"/>
    <w:rsid w:val="00740659"/>
    <w:rsid w:val="00742650"/>
    <w:rsid w:val="007428DD"/>
    <w:rsid w:val="0075188E"/>
    <w:rsid w:val="00752A67"/>
    <w:rsid w:val="00757819"/>
    <w:rsid w:val="007578B9"/>
    <w:rsid w:val="00757AD5"/>
    <w:rsid w:val="00757E6E"/>
    <w:rsid w:val="00765FBB"/>
    <w:rsid w:val="007709D6"/>
    <w:rsid w:val="00770D20"/>
    <w:rsid w:val="007769E4"/>
    <w:rsid w:val="00780328"/>
    <w:rsid w:val="00780EAA"/>
    <w:rsid w:val="00782B7A"/>
    <w:rsid w:val="007865C0"/>
    <w:rsid w:val="00787E07"/>
    <w:rsid w:val="00790393"/>
    <w:rsid w:val="00791299"/>
    <w:rsid w:val="0079293B"/>
    <w:rsid w:val="00792C58"/>
    <w:rsid w:val="007940C1"/>
    <w:rsid w:val="007942BB"/>
    <w:rsid w:val="007949A3"/>
    <w:rsid w:val="007A33E5"/>
    <w:rsid w:val="007A61B6"/>
    <w:rsid w:val="007B0C8C"/>
    <w:rsid w:val="007B1AD2"/>
    <w:rsid w:val="007B342E"/>
    <w:rsid w:val="007B461C"/>
    <w:rsid w:val="007C0082"/>
    <w:rsid w:val="007C3853"/>
    <w:rsid w:val="007C3CAE"/>
    <w:rsid w:val="007C3ECB"/>
    <w:rsid w:val="007C5211"/>
    <w:rsid w:val="007C7BE7"/>
    <w:rsid w:val="007D2EE0"/>
    <w:rsid w:val="007D318B"/>
    <w:rsid w:val="007D33DC"/>
    <w:rsid w:val="007D376E"/>
    <w:rsid w:val="007D6FD7"/>
    <w:rsid w:val="007E5553"/>
    <w:rsid w:val="007E625B"/>
    <w:rsid w:val="007F2E14"/>
    <w:rsid w:val="007F4AC9"/>
    <w:rsid w:val="007F52C9"/>
    <w:rsid w:val="007F589B"/>
    <w:rsid w:val="007F6A83"/>
    <w:rsid w:val="007F7870"/>
    <w:rsid w:val="00800047"/>
    <w:rsid w:val="00800496"/>
    <w:rsid w:val="00800919"/>
    <w:rsid w:val="00800F84"/>
    <w:rsid w:val="00806378"/>
    <w:rsid w:val="00811F78"/>
    <w:rsid w:val="00813D3D"/>
    <w:rsid w:val="00814714"/>
    <w:rsid w:val="00814F85"/>
    <w:rsid w:val="0081572F"/>
    <w:rsid w:val="0081718A"/>
    <w:rsid w:val="00817B9E"/>
    <w:rsid w:val="00817E7B"/>
    <w:rsid w:val="00822556"/>
    <w:rsid w:val="00822C3F"/>
    <w:rsid w:val="008340E3"/>
    <w:rsid w:val="008343DB"/>
    <w:rsid w:val="00834E18"/>
    <w:rsid w:val="00835AF9"/>
    <w:rsid w:val="008440A8"/>
    <w:rsid w:val="008501A7"/>
    <w:rsid w:val="0085420A"/>
    <w:rsid w:val="0085511A"/>
    <w:rsid w:val="00856DD1"/>
    <w:rsid w:val="008604E5"/>
    <w:rsid w:val="00862266"/>
    <w:rsid w:val="00870966"/>
    <w:rsid w:val="00870FA7"/>
    <w:rsid w:val="00873C7D"/>
    <w:rsid w:val="00876322"/>
    <w:rsid w:val="008764A3"/>
    <w:rsid w:val="00881247"/>
    <w:rsid w:val="00882A5E"/>
    <w:rsid w:val="00883DED"/>
    <w:rsid w:val="008854ED"/>
    <w:rsid w:val="00887D9A"/>
    <w:rsid w:val="00892BC6"/>
    <w:rsid w:val="0089329D"/>
    <w:rsid w:val="0089644C"/>
    <w:rsid w:val="0089796E"/>
    <w:rsid w:val="008A23EE"/>
    <w:rsid w:val="008A726B"/>
    <w:rsid w:val="008C4367"/>
    <w:rsid w:val="008C482F"/>
    <w:rsid w:val="008C4B99"/>
    <w:rsid w:val="008C5D66"/>
    <w:rsid w:val="008D0326"/>
    <w:rsid w:val="008D135C"/>
    <w:rsid w:val="008D2B07"/>
    <w:rsid w:val="008D3F86"/>
    <w:rsid w:val="008E0C2C"/>
    <w:rsid w:val="008E39FF"/>
    <w:rsid w:val="008E3F65"/>
    <w:rsid w:val="008E5440"/>
    <w:rsid w:val="008F231A"/>
    <w:rsid w:val="008F26B4"/>
    <w:rsid w:val="008F4EA8"/>
    <w:rsid w:val="008F5749"/>
    <w:rsid w:val="008F5938"/>
    <w:rsid w:val="009060E1"/>
    <w:rsid w:val="00907DAF"/>
    <w:rsid w:val="00911E27"/>
    <w:rsid w:val="0091490F"/>
    <w:rsid w:val="00914BF0"/>
    <w:rsid w:val="00926159"/>
    <w:rsid w:val="00927675"/>
    <w:rsid w:val="00931ACB"/>
    <w:rsid w:val="00933185"/>
    <w:rsid w:val="009335A2"/>
    <w:rsid w:val="009337F5"/>
    <w:rsid w:val="009378D6"/>
    <w:rsid w:val="009454BA"/>
    <w:rsid w:val="00946241"/>
    <w:rsid w:val="00947241"/>
    <w:rsid w:val="00947F3B"/>
    <w:rsid w:val="0095383C"/>
    <w:rsid w:val="00953899"/>
    <w:rsid w:val="00953A67"/>
    <w:rsid w:val="00953F88"/>
    <w:rsid w:val="00956CBA"/>
    <w:rsid w:val="00956EDA"/>
    <w:rsid w:val="00957305"/>
    <w:rsid w:val="0096306C"/>
    <w:rsid w:val="009723DF"/>
    <w:rsid w:val="0098035D"/>
    <w:rsid w:val="009942B9"/>
    <w:rsid w:val="0099564B"/>
    <w:rsid w:val="009A4290"/>
    <w:rsid w:val="009A74E2"/>
    <w:rsid w:val="009B0C1C"/>
    <w:rsid w:val="009B6EE3"/>
    <w:rsid w:val="009B706E"/>
    <w:rsid w:val="009C04B9"/>
    <w:rsid w:val="009C20CA"/>
    <w:rsid w:val="009C3E44"/>
    <w:rsid w:val="009D0201"/>
    <w:rsid w:val="009D09F5"/>
    <w:rsid w:val="009D155A"/>
    <w:rsid w:val="009D311C"/>
    <w:rsid w:val="009D48E3"/>
    <w:rsid w:val="009E070F"/>
    <w:rsid w:val="009E1508"/>
    <w:rsid w:val="009E2FEA"/>
    <w:rsid w:val="009F0249"/>
    <w:rsid w:val="009F26A2"/>
    <w:rsid w:val="009F3009"/>
    <w:rsid w:val="009F3D6C"/>
    <w:rsid w:val="009F5C60"/>
    <w:rsid w:val="009F7E78"/>
    <w:rsid w:val="00A004F6"/>
    <w:rsid w:val="00A024EE"/>
    <w:rsid w:val="00A031CB"/>
    <w:rsid w:val="00A04828"/>
    <w:rsid w:val="00A06760"/>
    <w:rsid w:val="00A10BA2"/>
    <w:rsid w:val="00A12CE8"/>
    <w:rsid w:val="00A14C1C"/>
    <w:rsid w:val="00A17310"/>
    <w:rsid w:val="00A20536"/>
    <w:rsid w:val="00A23446"/>
    <w:rsid w:val="00A345A1"/>
    <w:rsid w:val="00A3591A"/>
    <w:rsid w:val="00A36C67"/>
    <w:rsid w:val="00A36E02"/>
    <w:rsid w:val="00A44401"/>
    <w:rsid w:val="00A46DC7"/>
    <w:rsid w:val="00A524C5"/>
    <w:rsid w:val="00A600F2"/>
    <w:rsid w:val="00A61EF5"/>
    <w:rsid w:val="00A62B27"/>
    <w:rsid w:val="00A6341C"/>
    <w:rsid w:val="00A810B6"/>
    <w:rsid w:val="00A8441F"/>
    <w:rsid w:val="00A846E1"/>
    <w:rsid w:val="00A85D63"/>
    <w:rsid w:val="00A871DD"/>
    <w:rsid w:val="00A90D6D"/>
    <w:rsid w:val="00A91B73"/>
    <w:rsid w:val="00A920E4"/>
    <w:rsid w:val="00A95230"/>
    <w:rsid w:val="00A9772D"/>
    <w:rsid w:val="00A97DA7"/>
    <w:rsid w:val="00AA1EDD"/>
    <w:rsid w:val="00AA48EF"/>
    <w:rsid w:val="00AB125D"/>
    <w:rsid w:val="00AB3A12"/>
    <w:rsid w:val="00AB46A1"/>
    <w:rsid w:val="00AB7085"/>
    <w:rsid w:val="00AB7C6F"/>
    <w:rsid w:val="00AC3D5C"/>
    <w:rsid w:val="00AC4B6D"/>
    <w:rsid w:val="00AC58CB"/>
    <w:rsid w:val="00AC6029"/>
    <w:rsid w:val="00AC64CC"/>
    <w:rsid w:val="00AD27CC"/>
    <w:rsid w:val="00AD2ECA"/>
    <w:rsid w:val="00AD4205"/>
    <w:rsid w:val="00AD7DCD"/>
    <w:rsid w:val="00AE1BDC"/>
    <w:rsid w:val="00AF04E8"/>
    <w:rsid w:val="00AF099F"/>
    <w:rsid w:val="00AF194F"/>
    <w:rsid w:val="00AF1AAC"/>
    <w:rsid w:val="00AF296F"/>
    <w:rsid w:val="00AF2BA4"/>
    <w:rsid w:val="00AF5134"/>
    <w:rsid w:val="00AF7F49"/>
    <w:rsid w:val="00B01F76"/>
    <w:rsid w:val="00B037EB"/>
    <w:rsid w:val="00B0754F"/>
    <w:rsid w:val="00B1480A"/>
    <w:rsid w:val="00B1689D"/>
    <w:rsid w:val="00B20B23"/>
    <w:rsid w:val="00B210D7"/>
    <w:rsid w:val="00B2359A"/>
    <w:rsid w:val="00B27408"/>
    <w:rsid w:val="00B307CC"/>
    <w:rsid w:val="00B3277E"/>
    <w:rsid w:val="00B353AE"/>
    <w:rsid w:val="00B40580"/>
    <w:rsid w:val="00B418E9"/>
    <w:rsid w:val="00B41B72"/>
    <w:rsid w:val="00B47131"/>
    <w:rsid w:val="00B50805"/>
    <w:rsid w:val="00B508B9"/>
    <w:rsid w:val="00B519A0"/>
    <w:rsid w:val="00B538C4"/>
    <w:rsid w:val="00B54AF3"/>
    <w:rsid w:val="00B61914"/>
    <w:rsid w:val="00B64694"/>
    <w:rsid w:val="00B671C9"/>
    <w:rsid w:val="00B7046D"/>
    <w:rsid w:val="00B72A14"/>
    <w:rsid w:val="00B72A7F"/>
    <w:rsid w:val="00B72EDD"/>
    <w:rsid w:val="00B81C92"/>
    <w:rsid w:val="00B81D81"/>
    <w:rsid w:val="00B825DA"/>
    <w:rsid w:val="00B8321C"/>
    <w:rsid w:val="00B83EC8"/>
    <w:rsid w:val="00B8703C"/>
    <w:rsid w:val="00B90223"/>
    <w:rsid w:val="00BA07FB"/>
    <w:rsid w:val="00BA0F5F"/>
    <w:rsid w:val="00BA10BF"/>
    <w:rsid w:val="00BA2F15"/>
    <w:rsid w:val="00BA4518"/>
    <w:rsid w:val="00BA5A75"/>
    <w:rsid w:val="00BB033D"/>
    <w:rsid w:val="00BB060F"/>
    <w:rsid w:val="00BB1288"/>
    <w:rsid w:val="00BB2756"/>
    <w:rsid w:val="00BB4E08"/>
    <w:rsid w:val="00BB5AEE"/>
    <w:rsid w:val="00BC078D"/>
    <w:rsid w:val="00BC0E06"/>
    <w:rsid w:val="00BC14D9"/>
    <w:rsid w:val="00BC24D3"/>
    <w:rsid w:val="00BC2628"/>
    <w:rsid w:val="00BC2743"/>
    <w:rsid w:val="00BC644C"/>
    <w:rsid w:val="00BC6CD7"/>
    <w:rsid w:val="00BD08ED"/>
    <w:rsid w:val="00BD254C"/>
    <w:rsid w:val="00BD39FA"/>
    <w:rsid w:val="00BD4C94"/>
    <w:rsid w:val="00BD7F12"/>
    <w:rsid w:val="00BE01BB"/>
    <w:rsid w:val="00BE5D6B"/>
    <w:rsid w:val="00BF3DE1"/>
    <w:rsid w:val="00C01584"/>
    <w:rsid w:val="00C01911"/>
    <w:rsid w:val="00C07484"/>
    <w:rsid w:val="00C140C8"/>
    <w:rsid w:val="00C152A9"/>
    <w:rsid w:val="00C17D7C"/>
    <w:rsid w:val="00C20633"/>
    <w:rsid w:val="00C23E62"/>
    <w:rsid w:val="00C30F7C"/>
    <w:rsid w:val="00C316B5"/>
    <w:rsid w:val="00C334F9"/>
    <w:rsid w:val="00C33646"/>
    <w:rsid w:val="00C33B34"/>
    <w:rsid w:val="00C4426C"/>
    <w:rsid w:val="00C473F5"/>
    <w:rsid w:val="00C47ED8"/>
    <w:rsid w:val="00C5227B"/>
    <w:rsid w:val="00C55174"/>
    <w:rsid w:val="00C57BE8"/>
    <w:rsid w:val="00C622C5"/>
    <w:rsid w:val="00C62E0C"/>
    <w:rsid w:val="00C63201"/>
    <w:rsid w:val="00C64A1B"/>
    <w:rsid w:val="00C65689"/>
    <w:rsid w:val="00C6771E"/>
    <w:rsid w:val="00C6787B"/>
    <w:rsid w:val="00C70F78"/>
    <w:rsid w:val="00C70FFC"/>
    <w:rsid w:val="00C74BE6"/>
    <w:rsid w:val="00C80887"/>
    <w:rsid w:val="00C8195F"/>
    <w:rsid w:val="00C874A5"/>
    <w:rsid w:val="00C87A78"/>
    <w:rsid w:val="00C96545"/>
    <w:rsid w:val="00C96B46"/>
    <w:rsid w:val="00C96F86"/>
    <w:rsid w:val="00CA459A"/>
    <w:rsid w:val="00CA7390"/>
    <w:rsid w:val="00CB0C92"/>
    <w:rsid w:val="00CB6956"/>
    <w:rsid w:val="00CC027A"/>
    <w:rsid w:val="00CC119B"/>
    <w:rsid w:val="00CC2AAE"/>
    <w:rsid w:val="00CD0A4F"/>
    <w:rsid w:val="00CD23F5"/>
    <w:rsid w:val="00CD3C89"/>
    <w:rsid w:val="00CE376D"/>
    <w:rsid w:val="00CE4B22"/>
    <w:rsid w:val="00CE4F1D"/>
    <w:rsid w:val="00CE6C8C"/>
    <w:rsid w:val="00CF2525"/>
    <w:rsid w:val="00CF41C4"/>
    <w:rsid w:val="00CF5ECB"/>
    <w:rsid w:val="00D00F31"/>
    <w:rsid w:val="00D017BE"/>
    <w:rsid w:val="00D037EB"/>
    <w:rsid w:val="00D049D7"/>
    <w:rsid w:val="00D05880"/>
    <w:rsid w:val="00D114F3"/>
    <w:rsid w:val="00D11D4A"/>
    <w:rsid w:val="00D128FA"/>
    <w:rsid w:val="00D17796"/>
    <w:rsid w:val="00D21F12"/>
    <w:rsid w:val="00D24220"/>
    <w:rsid w:val="00D25374"/>
    <w:rsid w:val="00D25C73"/>
    <w:rsid w:val="00D26905"/>
    <w:rsid w:val="00D32E1B"/>
    <w:rsid w:val="00D336D1"/>
    <w:rsid w:val="00D3496F"/>
    <w:rsid w:val="00D34F9E"/>
    <w:rsid w:val="00D36306"/>
    <w:rsid w:val="00D439D1"/>
    <w:rsid w:val="00D54EFD"/>
    <w:rsid w:val="00D55F3B"/>
    <w:rsid w:val="00D56916"/>
    <w:rsid w:val="00D63AEB"/>
    <w:rsid w:val="00D643D1"/>
    <w:rsid w:val="00D65059"/>
    <w:rsid w:val="00D65A11"/>
    <w:rsid w:val="00D66B24"/>
    <w:rsid w:val="00D70699"/>
    <w:rsid w:val="00D72599"/>
    <w:rsid w:val="00D73FA0"/>
    <w:rsid w:val="00D822D6"/>
    <w:rsid w:val="00D8396C"/>
    <w:rsid w:val="00D845B4"/>
    <w:rsid w:val="00D86566"/>
    <w:rsid w:val="00D91706"/>
    <w:rsid w:val="00D91FC3"/>
    <w:rsid w:val="00D965B5"/>
    <w:rsid w:val="00D97423"/>
    <w:rsid w:val="00DA398E"/>
    <w:rsid w:val="00DA3A5F"/>
    <w:rsid w:val="00DA6BE4"/>
    <w:rsid w:val="00DA6C53"/>
    <w:rsid w:val="00DB41D9"/>
    <w:rsid w:val="00DC22E4"/>
    <w:rsid w:val="00DC3A18"/>
    <w:rsid w:val="00DC4426"/>
    <w:rsid w:val="00DC4865"/>
    <w:rsid w:val="00DC7269"/>
    <w:rsid w:val="00DC7BE2"/>
    <w:rsid w:val="00DD022C"/>
    <w:rsid w:val="00DD1663"/>
    <w:rsid w:val="00DD3156"/>
    <w:rsid w:val="00DE0251"/>
    <w:rsid w:val="00DE0375"/>
    <w:rsid w:val="00DE0674"/>
    <w:rsid w:val="00DE0FCF"/>
    <w:rsid w:val="00DE2A01"/>
    <w:rsid w:val="00DE390A"/>
    <w:rsid w:val="00DE3BF8"/>
    <w:rsid w:val="00DE464F"/>
    <w:rsid w:val="00DF2C85"/>
    <w:rsid w:val="00DF4209"/>
    <w:rsid w:val="00DF4D5D"/>
    <w:rsid w:val="00DF5CD7"/>
    <w:rsid w:val="00DF628A"/>
    <w:rsid w:val="00E00392"/>
    <w:rsid w:val="00E02785"/>
    <w:rsid w:val="00E03412"/>
    <w:rsid w:val="00E0384A"/>
    <w:rsid w:val="00E03FFA"/>
    <w:rsid w:val="00E044B2"/>
    <w:rsid w:val="00E04DFE"/>
    <w:rsid w:val="00E0594F"/>
    <w:rsid w:val="00E06C6C"/>
    <w:rsid w:val="00E16439"/>
    <w:rsid w:val="00E17D35"/>
    <w:rsid w:val="00E17F8F"/>
    <w:rsid w:val="00E20F99"/>
    <w:rsid w:val="00E22B37"/>
    <w:rsid w:val="00E26A4A"/>
    <w:rsid w:val="00E27A4E"/>
    <w:rsid w:val="00E3026B"/>
    <w:rsid w:val="00E3207E"/>
    <w:rsid w:val="00E337E9"/>
    <w:rsid w:val="00E3601C"/>
    <w:rsid w:val="00E36787"/>
    <w:rsid w:val="00E3794D"/>
    <w:rsid w:val="00E41667"/>
    <w:rsid w:val="00E4382C"/>
    <w:rsid w:val="00E43CDC"/>
    <w:rsid w:val="00E441A6"/>
    <w:rsid w:val="00E50641"/>
    <w:rsid w:val="00E5173A"/>
    <w:rsid w:val="00E51F23"/>
    <w:rsid w:val="00E53802"/>
    <w:rsid w:val="00E608D2"/>
    <w:rsid w:val="00E6116F"/>
    <w:rsid w:val="00E61C07"/>
    <w:rsid w:val="00E6433B"/>
    <w:rsid w:val="00E65169"/>
    <w:rsid w:val="00E658F2"/>
    <w:rsid w:val="00E663C0"/>
    <w:rsid w:val="00E668C5"/>
    <w:rsid w:val="00E74EB3"/>
    <w:rsid w:val="00E75712"/>
    <w:rsid w:val="00E80AF3"/>
    <w:rsid w:val="00E825C3"/>
    <w:rsid w:val="00E82933"/>
    <w:rsid w:val="00E83565"/>
    <w:rsid w:val="00E844EE"/>
    <w:rsid w:val="00E86DE7"/>
    <w:rsid w:val="00E87736"/>
    <w:rsid w:val="00E900FB"/>
    <w:rsid w:val="00E90E5B"/>
    <w:rsid w:val="00E97FE6"/>
    <w:rsid w:val="00EA12A8"/>
    <w:rsid w:val="00EA403A"/>
    <w:rsid w:val="00EA5065"/>
    <w:rsid w:val="00EA6353"/>
    <w:rsid w:val="00EA6D53"/>
    <w:rsid w:val="00EA7830"/>
    <w:rsid w:val="00EB05BB"/>
    <w:rsid w:val="00EB11C5"/>
    <w:rsid w:val="00EB1DCE"/>
    <w:rsid w:val="00EB58E9"/>
    <w:rsid w:val="00EB6623"/>
    <w:rsid w:val="00EB6FA8"/>
    <w:rsid w:val="00EC4328"/>
    <w:rsid w:val="00EC43C2"/>
    <w:rsid w:val="00EC531D"/>
    <w:rsid w:val="00EC77A3"/>
    <w:rsid w:val="00EC7AD7"/>
    <w:rsid w:val="00ED3E5C"/>
    <w:rsid w:val="00ED4BA8"/>
    <w:rsid w:val="00ED5174"/>
    <w:rsid w:val="00EE064B"/>
    <w:rsid w:val="00EE2E6B"/>
    <w:rsid w:val="00EE2E73"/>
    <w:rsid w:val="00EE573F"/>
    <w:rsid w:val="00EE5A94"/>
    <w:rsid w:val="00EE6EA8"/>
    <w:rsid w:val="00EE70A8"/>
    <w:rsid w:val="00EF2288"/>
    <w:rsid w:val="00EF6E39"/>
    <w:rsid w:val="00F1469D"/>
    <w:rsid w:val="00F15767"/>
    <w:rsid w:val="00F177E4"/>
    <w:rsid w:val="00F20713"/>
    <w:rsid w:val="00F31398"/>
    <w:rsid w:val="00F32218"/>
    <w:rsid w:val="00F331FE"/>
    <w:rsid w:val="00F36A3C"/>
    <w:rsid w:val="00F46DB2"/>
    <w:rsid w:val="00F575DE"/>
    <w:rsid w:val="00F61A59"/>
    <w:rsid w:val="00F61E3C"/>
    <w:rsid w:val="00F652FD"/>
    <w:rsid w:val="00F65CD1"/>
    <w:rsid w:val="00F671B5"/>
    <w:rsid w:val="00F71699"/>
    <w:rsid w:val="00F76BE0"/>
    <w:rsid w:val="00F84C8B"/>
    <w:rsid w:val="00F85106"/>
    <w:rsid w:val="00F86BC4"/>
    <w:rsid w:val="00F91DE5"/>
    <w:rsid w:val="00FA1F73"/>
    <w:rsid w:val="00FA2A9C"/>
    <w:rsid w:val="00FA2B45"/>
    <w:rsid w:val="00FB0ECC"/>
    <w:rsid w:val="00FB33A3"/>
    <w:rsid w:val="00FC009D"/>
    <w:rsid w:val="00FC107A"/>
    <w:rsid w:val="00FC28DD"/>
    <w:rsid w:val="00FC5C67"/>
    <w:rsid w:val="00FD0AB8"/>
    <w:rsid w:val="00FD3F93"/>
    <w:rsid w:val="00FD4E34"/>
    <w:rsid w:val="00FD7C9D"/>
    <w:rsid w:val="00FE22C5"/>
    <w:rsid w:val="00FE2C38"/>
    <w:rsid w:val="00FE52B8"/>
    <w:rsid w:val="00FF2264"/>
    <w:rsid w:val="00FF3B9C"/>
    <w:rsid w:val="00FF554B"/>
    <w:rsid w:val="00FF721F"/>
    <w:rsid w:val="00FF7CDC"/>
    <w:rsid w:val="00FF7E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4C68E"/>
  <w15:chartTrackingRefBased/>
  <w15:docId w15:val="{F6010A80-EF2A-4A45-8D1E-ABE6117513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01F76"/>
    <w:pPr>
      <w:keepNext/>
      <w:keepLines/>
      <w:spacing w:before="240" w:after="240" w:line="240" w:lineRule="auto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01F76"/>
    <w:pPr>
      <w:keepNext/>
      <w:keepLines/>
      <w:spacing w:after="0" w:line="480" w:lineRule="auto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0F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F2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48E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23446"/>
    <w:pPr>
      <w:spacing w:after="0" w:line="240" w:lineRule="auto"/>
    </w:pPr>
    <w:rPr>
      <w:rFonts w:ascii="Calibri" w:eastAsiaTheme="minorEastAsia" w:hAnsi="Calibri" w:cs="Calibri"/>
      <w:noProof/>
      <w:sz w:val="24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23446"/>
    <w:rPr>
      <w:rFonts w:ascii="Calibri" w:eastAsiaTheme="minorEastAsia" w:hAnsi="Calibri" w:cs="Calibri"/>
      <w:noProof/>
      <w:sz w:val="24"/>
      <w:szCs w:val="24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F331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3125A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25A"/>
    <w:rPr>
      <w:rFonts w:ascii="Calibri" w:hAnsi="Calibri" w:cs="Calibri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E2D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2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D1A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B1AD2"/>
    <w:pPr>
      <w:spacing w:after="0" w:line="240" w:lineRule="auto"/>
    </w:p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E83565"/>
    <w:pPr>
      <w:numPr>
        <w:ilvl w:val="0"/>
      </w:numPr>
      <w:spacing w:before="240" w:after="240" w:line="240" w:lineRule="auto"/>
    </w:pPr>
    <w:rPr>
      <w:rFonts w:ascii="Times New Roman" w:eastAsiaTheme="minorHAnsi" w:hAnsi="Times New Roman" w:cs="Times New Roman"/>
      <w:b/>
      <w:color w:val="auto"/>
      <w:spacing w:val="0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E83565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83565"/>
    <w:rPr>
      <w:rFonts w:eastAsiaTheme="minorEastAsia"/>
      <w:color w:val="5A5A5A" w:themeColor="text1" w:themeTint="A5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rsid w:val="00DC726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C726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B01F76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01F76"/>
    <w:rPr>
      <w:rFonts w:ascii="Times New Roman" w:eastAsiaTheme="majorEastAsia" w:hAnsi="Times New Roman" w:cstheme="majorBidi"/>
      <w:b/>
      <w:sz w:val="24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825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507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160474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6801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06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steve.wu@nih.gov" TargetMode="External"/><Relationship Id="rId11" Type="http://schemas.openxmlformats.org/officeDocument/2006/relationships/image" Target="media/image1.png"/><Relationship Id="rId5" Type="http://schemas.openxmlformats.org/officeDocument/2006/relationships/hyperlink" Target="mailto:jianliang.li@nih.gov" TargetMode="External"/><Relationship Id="rId15" Type="http://schemas.openxmlformats.org/officeDocument/2006/relationships/theme" Target="theme/theme1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F7CBEC-2BB5-4744-B26A-74750A410F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1051</Words>
  <Characters>5997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4</cp:revision>
  <cp:lastPrinted>2021-02-25T17:13:00Z</cp:lastPrinted>
  <dcterms:created xsi:type="dcterms:W3CDTF">2021-09-30T18:06:00Z</dcterms:created>
  <dcterms:modified xsi:type="dcterms:W3CDTF">2021-09-30T18:19:00Z</dcterms:modified>
</cp:coreProperties>
</file>